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A0D19" w:rsidRPr="001A554E" w:rsidRDefault="004A0D19" w:rsidP="004A0D19">
      <w:pPr>
        <w:pStyle w:val="Heading1"/>
        <w:ind w:left="0"/>
        <w:rPr>
          <w:rFonts w:cs="Times New Roman"/>
          <w:szCs w:val="24"/>
          <w:lang w:val="en-ID"/>
        </w:rPr>
      </w:pPr>
      <w:r w:rsidRPr="001A554E">
        <w:rPr>
          <w:rFonts w:cs="Times New Roman"/>
          <w:szCs w:val="24"/>
          <w:lang w:val="en-ID"/>
        </w:rPr>
        <w:t>DAFTAR PUSTAKA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 w:rsidRPr="001A554E"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 w:rsidRPr="001A554E"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ACGA. (2016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CG Watch 2016</w:t>
      </w:r>
      <w:r w:rsidRPr="001A554E">
        <w:rPr>
          <w:rFonts w:ascii="Times New Roman" w:hAnsi="Times New Roman" w:cs="Times New Roman"/>
          <w:noProof/>
          <w:sz w:val="24"/>
          <w:szCs w:val="24"/>
        </w:rPr>
        <w:t>. Asian Corporate Governance Association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Agyei, A., &amp; Owusu, A. R. (2014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The Effect of Ownership Structure and Corporate Governance on Capital Structure of Ghanaian Listed Manufacturing Companies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International Journal of Academic Research in Accounting, Finance and Management Sciences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1), 109–118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Ali, R. A., &amp; Ahmed, A. (2015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Corporate Governance and Capital Structure: Empirical evidence from Textile Weaving Companies of Pakist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South Asian Journal of Banking and Social Science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1), 60–73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>Asmawati, &amp; Amanah, L. (2013). P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engaruh Struktur Kepemilikan , Keputusan Keuangan terhadap Nilai Perusahaan: Profitabilitas sebagai Variabel Moderating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Ilmu &amp; Riset Akuntansi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4)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Asnawi, S. K., &amp; Wijaya, C. (2015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untuk Non Keuang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>. Depok: PT Rajagrafindo Persada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Asrida, P. D., Widanaputra, &amp; Wirama, D. G. (2015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Keberadaan Komite Audit pada Hubungan Positif Risiko Perusahaan dengan Konservatisma Akuntansi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Buletin Studi Ekonomi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20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2), 113–122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Brigham, E. F., &amp; Houston, J. F. (2013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Fundamental of Financial Management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8th ed.). South Western: Cengage Learning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Cadbury, A. (1992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Cadbury Report</w:t>
      </w:r>
      <w:r w:rsidRPr="001A554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Christiawan, Y. J., &amp; Tarigan, J. (2007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Kepemilikan Manajeral: Kebijakan Hutang, Kinerja dan Nilai Perusaha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Akuntansi dan Keuang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9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Christine, D., &amp; Suryono, S. F. (2017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Profitabilitas dan Leverage terhadap Kebijakan Dividen (Studi Empiris pada Perusahaan Manufaktur yang terdaftar di Bursa Efek Indonesia Periode 2010-2014)</w:t>
      </w:r>
      <w:r w:rsidRPr="001A554E">
        <w:rPr>
          <w:rFonts w:ascii="Times New Roman" w:hAnsi="Times New Roman" w:cs="Times New Roman"/>
          <w:noProof/>
          <w:sz w:val="24"/>
          <w:szCs w:val="24"/>
        </w:rPr>
        <w:t>, 205–214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7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12th ed.). Jakarta: Penerbit Salemba Empat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Damayanti, E. W., &amp; Fitriyah. (2013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Corporate Governance dan Rasio Akuntansi terhadap Peringkat Obligasi</w:t>
      </w:r>
      <w:r w:rsidRPr="001A554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Dewi, P. Y. S., Yuniarta, G. A., &amp; Atmadja, A. W. T. (2014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Struktur Modal, Pertumbuhan Perusahaan, dan Profitabilitas terhadap Nilai Perusahaan pada Perusahaan LQ45 di BEI Periode 2008-2012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E-Journal S1 Ak Universitas Pendidikan Ganesha Jurusan Akuntansi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1)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Dhani, I. P., &amp; Utama, A. A. G. S. (2017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Pertumbuhan Perusahaan, Struktur Modal, dan Profitabilitas terhadap Nilai Perusaha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Riset Akuntansi Dan Bisnis Airlangga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1), 135–148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Effendi, M. A. (2016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The Power of Good Corporate Governance: Teori dan Implementasi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2th ed.). Jakarta: Penerbit Salemba Empat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FCGI. (2001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Seri Tata Kelola Perusahaan (Corporate Governance): Peranan Dewan Komisaris dan Komite Audit dalam Pelaksanaan Corporate Governance (Tata Kelola Perusahaan)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 (2th ed.). Jakarta: Forum for Corporate Governance in Indonesia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Fiadicha, F., &amp; Hanny, R. Y. (2016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, Corporate Social Responsibility, dan Kinerja Keuangan terhadap Nilai Perusaha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Akuntansi Manajerial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1), 22–45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ivariate dengan Program IBM SPSS 25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 (9th ed.). Semarang: Badan Penerbit Universitas Diponegoro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Ghozali, I., &amp; Latan, H. (2014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Partial Least Square Konsep, Metode, dan Aplikasi Menggunakan Program WarpPLS 4.0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 (2th ed.). Semarang: Badan Penerbit Universitas Diponegoro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Gitman, L. J., &amp; Zutter, C. J. (2015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nagerial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 xml:space="preserve"> (Global)</w:t>
      </w:r>
      <w:r w:rsidRPr="001A554E">
        <w:rPr>
          <w:rFonts w:ascii="Times New Roman" w:hAnsi="Times New Roman" w:cs="Times New Roman"/>
          <w:noProof/>
          <w:sz w:val="24"/>
          <w:szCs w:val="24"/>
        </w:rPr>
        <w:t>. Pearson Education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Gugong, B. K., Aguru, L. O., &amp; Dandago, K. I. (2014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The Impact of Ownership Structure on the Financial Performance of Listed Insurance Firms in Nigeria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International Journal of Academic Research in Accounting, Finance and Management Sciences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1), 409–416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Haryono, S. A., Fitriany, &amp; Fatima, E. (2017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Struktur Modal dan Struktur Kepemilikan terhadap Kinerja Perusaha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Akuntansi Dan Keuangan Indonesia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14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2), 119–140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Haryono, U., &amp; Paminto, A. (2015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Corporate Governance and Firm Value : The Mediating Effect of Financial Performance and Firm Risk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European Journal of Business and Management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7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35), 18–24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>Hermuningsih, S. (2012). P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engaruh Profitabilitas, Size terhadap Nilai Perusahaan dengan Struktur Modal sebagai Variabel Intervening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Siasat Bisnis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vol 16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2), 232–242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Himmelberg, C. P., Hubbard, R. G., &amp; Love, I. (2002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Investor Protection, Ownership, and the Cost of Capital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Policy Research Working Paper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75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1), 13–41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H. (1976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Theory of the Firm: Managerial Behavior, Agency Costs and Ownership Structure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4), 305–360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KNKG. (2006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Pedoman Umum Good Corporate Governance Indonesia</w:t>
      </w:r>
      <w:r w:rsidRPr="001A554E">
        <w:rPr>
          <w:rFonts w:ascii="Times New Roman" w:hAnsi="Times New Roman" w:cs="Times New Roman"/>
          <w:noProof/>
          <w:sz w:val="24"/>
          <w:szCs w:val="24"/>
        </w:rPr>
        <w:t>. Komite Nasional Kebijakan Governance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>Kompas online 2017, Penerapan Transparansi Bisnis sebagai Kunci Tata Kelola Perusahaan, diakses 24 November 2018, https://biz.kompas.com/read/2017/12/18/090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>414528/penerapan-transparansi-bisnis-sebagai-kunci-tata-kelola-perusahaan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Kusumaningrum, D. A. R., &amp; Raharjo, S. N. (2013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 xml:space="preserve">Pengaruh Keputusan Investasi, Keputusan Pendanaan, Kebijakan Dividen, Kepemilikan Manajerial, dan Kepemilikan Institusional terhadap Nilai Perusahaan (Studi Empiris pada Perusahaan yang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Terdaftar di Bursa Efek Indonesia tahun 2011 - 2012)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4), 1–10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>Lubis, I. L., Sinaga, B. M., &amp; Sasongko, H. (2017). P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engaruh Profitabilitas, Struktur Modal, dan Likuiditas terhadap Nilai Perusaha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Aplikasi Bisnis dan Manajeme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3), 458–465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Meidiawati, K., &amp; Mildawati, T. (2016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Size , Growth , Profitabilitas , Struktur Modal , Kebijakan Dividen Terhadap Nilai Perusaha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Ilmu dan Riset Akuntansi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5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2), 1–16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>Muc Business Advisory Services 2015, Pengertian Good Corporate Governance (GCG), diakses 23 November 2018, http://muc-advisory.com/tag/indonesia-institute-for-corporate-governance-iicg/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Nawafly, A. T., &amp; Alarussi, A. S. (2016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Impact of Board’s Characteristics, Audit Committee Characteristics Over Firm Performance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In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International Conference on Accounting Studies (ICAS)</w:t>
      </w:r>
      <w:r w:rsidRPr="001A554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>Nofianti, N. (2014). P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engaruh Struktur Modal, Ukuran Perusahaan, dan Kebijakan Dividen terhadap Koefisien Respon Laba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13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2), 118–147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Nofitasari, N., Kertahadi, &amp; Yaningwati, F. (2015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 dan Kinerja Perusahaan terhadap Nilai Perusahaan (Studi pada Badan Usaha Milik Negara yang Terdaftar di Bursa Efek Indonesia Tahun 2010-2013)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Administrasi Bisnis (JAB)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25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1), 1–7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Nurkhin, A., Wahyudin, A., &amp; Fajriah, A. S. A. (2017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Relevansi Struktur Kepemilikan terhadap Profitabilitas dan Nilai Perusahaan Barang Konsumsi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Akuntansi Multiparadigma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8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1), 35–46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OECD. (2004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Principles of Corporate Governance</w:t>
      </w:r>
      <w:r w:rsidRPr="001A554E">
        <w:rPr>
          <w:rFonts w:ascii="Times New Roman" w:hAnsi="Times New Roman" w:cs="Times New Roman"/>
          <w:noProof/>
          <w:sz w:val="24"/>
          <w:szCs w:val="24"/>
        </w:rPr>
        <w:t>. Organisation of Economic Corperation and Development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Pasaribu, M. Y., Topowijono, &amp; Sulasmiyati, S. (2016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Struktur Modal, Struktur Kepemilikan dan Profitabilitas terhadap Nilai Perusahaan pada Perusahaan Sektor Industri Dasar dan Kimia yang Terdaftar di BEI Tahun 2011-2014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Administrasi Bisnis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35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1), 154–164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Putri, J. (2016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Struktur Modal terhadap Nilai Perusahaan pada Perusahaan Manufaktur Go Publik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om Fisip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2), 1–12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Rachmawati, A., &amp; Triatmoko, H. (2007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Analisis Faktor-Faktor yang Memengaruhi Kualitas Laba dan Nilai Perusaha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Simposium Nasional Akuntansi X</w:t>
      </w:r>
      <w:r w:rsidRPr="001A554E">
        <w:rPr>
          <w:rFonts w:ascii="Times New Roman" w:hAnsi="Times New Roman" w:cs="Times New Roman"/>
          <w:noProof/>
          <w:sz w:val="24"/>
          <w:szCs w:val="24"/>
        </w:rPr>
        <w:t>, 1–26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Randy, V., &amp; Juniarti. (2013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Penerapan Good Corporate Governance terhadap Nilai Perusahaan yang Terdaftar di BEI 2007-2011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Business Accounting Review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2)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Ruth, J., &amp; Mutmainah, S. (2012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Analisis Pengaruh Tingkat Profitabilitas, Keputusan Investasi, Keputusan Pendanaan dan Kebijakan Deviden terhadap Nilai Perusahaan pada Perusahaan Manufaktur di BEI tahun 2009-2010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1), 1–12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Safrida, E. (2008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Struktur Modal dan Pertumbuhan Perusahaan terhadap Nilai Perusahaan pada Perusahaan Manufaktur di Bursa Efek Jakarta</w:t>
      </w:r>
      <w:r w:rsidRPr="001A554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Sarwono, J. (2012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Metode Riset Skripsi Pendekatan Kuantitatif (Menggunakan Prosedur SPSS)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 (2th ed.). Jakarta: PT Elex Media Komputindo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Serakan, U., &amp; Bougie, R. (2017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 (6th ed.). Jakarta: Penerbit Salemba Empat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>Siallagan, H., &amp; Machfoedz, M. (2006). M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ekanisme Corporate Governance, Kualitas Laba dan Nilai Perusaha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Simposium Nasional Akuntansi 9 Padang</w:t>
      </w:r>
      <w:r w:rsidRPr="001A554E">
        <w:rPr>
          <w:rFonts w:ascii="Times New Roman" w:hAnsi="Times New Roman" w:cs="Times New Roman"/>
          <w:noProof/>
          <w:sz w:val="24"/>
          <w:szCs w:val="24"/>
        </w:rPr>
        <w:t>, (61), 23–26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Sibanda, P. H., Sibanda, K., &amp; Pooe, D. (2017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The Impact of Corporate Governance on Firm Competitiveness and Performance of Small and Medium Enterprises in South Africa : A Case of Small and Medium Enterprises in Vanderbijlpark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Acta Commercii - Independent Research Journal in the Management Sciences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1–11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Solikin, I., Widaningsih, M., &amp; Lestari, S. D. (2015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Struktur Kepemilikan, Struktur Modal, dan Ukuran Perusahaan terhadap Nilai Perusahaan Pada Perusahaan Sektor Pertambangan yang Terdaftar di Bursa Efek Indonesia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Riset Akuntansi Dan Keuang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1A554E">
        <w:rPr>
          <w:rFonts w:ascii="Times New Roman" w:hAnsi="Times New Roman" w:cs="Times New Roman"/>
          <w:noProof/>
          <w:sz w:val="24"/>
          <w:szCs w:val="24"/>
        </w:rPr>
        <w:t>, 724–740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Subramanyam, K. R. (2014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Financial Statement Analysis</w:t>
      </w:r>
      <w:r w:rsidRPr="001A554E">
        <w:rPr>
          <w:rFonts w:ascii="Times New Roman" w:hAnsi="Times New Roman" w:cs="Times New Roman"/>
          <w:noProof/>
          <w:sz w:val="24"/>
          <w:szCs w:val="24"/>
        </w:rPr>
        <w:t>. New York: McGraw-Hill Education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Sugiyanto, D 2017,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10 Saham Paling Anjlok Sepanjang 2017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diakses 7 November 2018, https://finance.detik.com/bursa-dan-valas/d-3792954/10-saham-paling-anjlok-sepanjang-2017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Sukamulja, S. (2002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Good Corporate Governance di Sektor Keuangan: Dampak GCG terhadap Kinerja Perusahaan ( Kasus di Bursa Efek Jakarta)</w:t>
      </w:r>
      <w:r w:rsidRPr="001A554E">
        <w:rPr>
          <w:rFonts w:ascii="Times New Roman" w:hAnsi="Times New Roman" w:cs="Times New Roman"/>
          <w:noProof/>
          <w:sz w:val="24"/>
          <w:szCs w:val="24"/>
        </w:rPr>
        <w:t>, 1–25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Sukriyawati, N. (2016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 xml:space="preserve">Pengaruh Struktur Modal dan Pertumbuhan Perusahaan terhadap Nilai Perusahan dengan Good Corporate Governance sebagai Variabel Moderating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Manajerial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2), 71–82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Susanto, E. (2016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Profitabilitas, Kepemilikan Manajerial, dan Pertumbuhan Perusahaan terhadap Struktur Modal dan Nilai Perusaha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STIE Semarang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8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3), 31–48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>Syardiana, G., Rodoni, A., &amp; Putri, Z. E. (2015). P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engaruh Investment Opportunity Set, Struktur Modal, Pertumbuhan Perusahaan, dan Return on Asset terhadap Nilai Perusaha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Vol. VIII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1), 39–46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Thaib, I., &amp; Dewantoro, A. (2017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Profitabilitas dan Likuiditas terhadap Nilai Perusahaan dengan Struktur Modal sebagai Variabel Intervening (Studi pada Perusahaan Transportasi Laut di Bursa Efek Indonesia)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Riset Perbankan Manajemen dan Akuntansi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1), 25–44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Warapsari, U., &amp; Suaryana, A. (2016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Kepemilikan Manajerial dan Kepemilikan Institusional terhadap Nilai Perusahaan dengan Kebijakan Utang sebagai Variabel Intervening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Akuntansi Universitas Udayana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16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3), 2288–2315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Wardani, D. K., &amp; Hermuningsih, S. (2011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Struktur Kepemilikan terhadap Nilai Perusahaan: Kualitas Laba dan Kebijakan Hutang sebagai Variabel Intervening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Siasat Bisnis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15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1), 27–36.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Wardhana, R., Tjahjadi, B., &amp; Permatasari, Y. (2017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The Mediating Role of Growth Opportunity in Good Corporate Governance - Stock Return Relationship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Investment Management and Financial Innovations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14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3), 313–321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Wardoyo, &amp; Veronica, T. M. (2013). 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, Corporate Responsibility, dan Kinerja Keuangan terhadap Nilai Perusahaa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Jurnal Dinamika Manajemen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554E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(2), 132–149. </w:t>
      </w: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A0D19" w:rsidRPr="001A554E" w:rsidRDefault="004A0D19" w:rsidP="004A0D1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1A554E">
        <w:rPr>
          <w:rFonts w:ascii="Times New Roman" w:hAnsi="Times New Roman" w:cs="Times New Roman"/>
          <w:noProof/>
          <w:sz w:val="24"/>
          <w:szCs w:val="24"/>
        </w:rPr>
        <w:t xml:space="preserve">Weston, J. F., &amp; Copeland, T. E. (1995). </w:t>
      </w:r>
      <w:r w:rsidRPr="001A554E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Edisi Kesembilan Jilid 1</w:t>
      </w:r>
      <w:r w:rsidRPr="001A554E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1A554E">
        <w:rPr>
          <w:rFonts w:ascii="Times New Roman" w:hAnsi="Times New Roman" w:cs="Times New Roman"/>
          <w:noProof/>
          <w:sz w:val="24"/>
          <w:szCs w:val="24"/>
        </w:rPr>
        <w:t>(9th ed.). Jakarta: Binarupa Aksara.</w:t>
      </w:r>
    </w:p>
    <w:p w:rsidR="00BC434F" w:rsidRPr="004A0D19" w:rsidRDefault="004A0D19" w:rsidP="004A0D19">
      <w:r w:rsidRPr="001A554E"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  <w:bookmarkStart w:id="0" w:name="_GoBack"/>
      <w:bookmarkEnd w:id="0"/>
    </w:p>
    <w:sectPr w:rsidR="00BC434F" w:rsidRPr="004A0D19" w:rsidSect="00DB0EC2">
      <w:pgSz w:w="11907" w:h="16839" w:code="9"/>
      <w:pgMar w:top="1411" w:right="1411" w:bottom="806" w:left="1699" w:header="706" w:footer="0" w:gutter="0"/>
      <w:pgNumType w:start="1" w:chapStyle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2522C" w:rsidRDefault="00D2522C" w:rsidP="00870E9C">
      <w:pPr>
        <w:spacing w:after="0" w:line="240" w:lineRule="auto"/>
      </w:pPr>
      <w:r>
        <w:separator/>
      </w:r>
    </w:p>
  </w:endnote>
  <w:endnote w:type="continuationSeparator" w:id="0">
    <w:p w:rsidR="00D2522C" w:rsidRDefault="00D2522C" w:rsidP="00870E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2522C" w:rsidRDefault="00D2522C" w:rsidP="00870E9C">
      <w:pPr>
        <w:spacing w:after="0" w:line="240" w:lineRule="auto"/>
      </w:pPr>
      <w:r>
        <w:separator/>
      </w:r>
    </w:p>
  </w:footnote>
  <w:footnote w:type="continuationSeparator" w:id="0">
    <w:p w:rsidR="00D2522C" w:rsidRDefault="00D2522C" w:rsidP="00870E9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E595A"/>
    <w:multiLevelType w:val="hybridMultilevel"/>
    <w:tmpl w:val="D37E08DA"/>
    <w:lvl w:ilvl="0" w:tplc="136C7BF4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91479B"/>
    <w:multiLevelType w:val="hybridMultilevel"/>
    <w:tmpl w:val="55561956"/>
    <w:lvl w:ilvl="0" w:tplc="3C946148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1F79B4"/>
    <w:multiLevelType w:val="hybridMultilevel"/>
    <w:tmpl w:val="96560552"/>
    <w:lvl w:ilvl="0" w:tplc="8EB06A5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3753DF9"/>
    <w:multiLevelType w:val="hybridMultilevel"/>
    <w:tmpl w:val="2E0612E8"/>
    <w:lvl w:ilvl="0" w:tplc="2EAE5228">
      <w:start w:val="1"/>
      <w:numFmt w:val="lowerLetter"/>
      <w:lvlText w:val="(%1)"/>
      <w:lvlJc w:val="left"/>
      <w:pPr>
        <w:ind w:left="1494" w:hanging="360"/>
      </w:pPr>
      <w:rPr>
        <w:rFonts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" w15:restartNumberingAfterBreak="0">
    <w:nsid w:val="04282832"/>
    <w:multiLevelType w:val="hybridMultilevel"/>
    <w:tmpl w:val="641AC412"/>
    <w:lvl w:ilvl="0" w:tplc="8FF074BC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5995BD8"/>
    <w:multiLevelType w:val="hybridMultilevel"/>
    <w:tmpl w:val="6B761D5E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09E5402A"/>
    <w:multiLevelType w:val="hybridMultilevel"/>
    <w:tmpl w:val="08F876AE"/>
    <w:lvl w:ilvl="0" w:tplc="5C56AA62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0BDA65F3"/>
    <w:multiLevelType w:val="hybridMultilevel"/>
    <w:tmpl w:val="818070AC"/>
    <w:lvl w:ilvl="0" w:tplc="0284D944">
      <w:start w:val="1"/>
      <w:numFmt w:val="decimal"/>
      <w:pStyle w:val="Numbering"/>
      <w:lvlText w:val="%1."/>
      <w:lvlJc w:val="left"/>
      <w:pPr>
        <w:ind w:left="717" w:hanging="360"/>
      </w:pPr>
      <w:rPr>
        <w:rFonts w:hint="default"/>
        <w:b w:val="0"/>
        <w:bCs/>
        <w:i w:val="0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C41509D"/>
    <w:multiLevelType w:val="hybridMultilevel"/>
    <w:tmpl w:val="A36E316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0D8C6D21"/>
    <w:multiLevelType w:val="hybridMultilevel"/>
    <w:tmpl w:val="A882F5EA"/>
    <w:lvl w:ilvl="0" w:tplc="C4EAE1A4">
      <w:start w:val="1"/>
      <w:numFmt w:val="lowerLetter"/>
      <w:lvlText w:val="%1."/>
      <w:lvlJc w:val="left"/>
      <w:pPr>
        <w:ind w:left="1494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0" w15:restartNumberingAfterBreak="0">
    <w:nsid w:val="0F055A20"/>
    <w:multiLevelType w:val="hybridMultilevel"/>
    <w:tmpl w:val="83FCC59A"/>
    <w:lvl w:ilvl="0" w:tplc="6AC2F8CE">
      <w:start w:val="1"/>
      <w:numFmt w:val="decimal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2D828BD"/>
    <w:multiLevelType w:val="hybridMultilevel"/>
    <w:tmpl w:val="339C2D8C"/>
    <w:lvl w:ilvl="0" w:tplc="5CD02D1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30C5D5B"/>
    <w:multiLevelType w:val="hybridMultilevel"/>
    <w:tmpl w:val="A6E2BB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6DC22A0"/>
    <w:multiLevelType w:val="hybridMultilevel"/>
    <w:tmpl w:val="D4427984"/>
    <w:lvl w:ilvl="0" w:tplc="8DAA3104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4" w15:restartNumberingAfterBreak="0">
    <w:nsid w:val="1B1C2C55"/>
    <w:multiLevelType w:val="hybridMultilevel"/>
    <w:tmpl w:val="058C486C"/>
    <w:lvl w:ilvl="0" w:tplc="CAA263D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B2767D0"/>
    <w:multiLevelType w:val="hybridMultilevel"/>
    <w:tmpl w:val="058C486C"/>
    <w:lvl w:ilvl="0" w:tplc="CAA263D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BE25543"/>
    <w:multiLevelType w:val="hybridMultilevel"/>
    <w:tmpl w:val="CBC0069C"/>
    <w:lvl w:ilvl="0" w:tplc="85F2FA44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7" w15:restartNumberingAfterBreak="0">
    <w:nsid w:val="1C8E17E5"/>
    <w:multiLevelType w:val="hybridMultilevel"/>
    <w:tmpl w:val="466AB06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D72559D"/>
    <w:multiLevelType w:val="hybridMultilevel"/>
    <w:tmpl w:val="53C641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07E2B3C"/>
    <w:multiLevelType w:val="hybridMultilevel"/>
    <w:tmpl w:val="3D4271AA"/>
    <w:lvl w:ilvl="0" w:tplc="D8A4977E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0" w15:restartNumberingAfterBreak="0">
    <w:nsid w:val="22C46A4C"/>
    <w:multiLevelType w:val="hybridMultilevel"/>
    <w:tmpl w:val="058C486C"/>
    <w:lvl w:ilvl="0" w:tplc="CAA263D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3040D7B"/>
    <w:multiLevelType w:val="hybridMultilevel"/>
    <w:tmpl w:val="BE30EE6A"/>
    <w:lvl w:ilvl="0" w:tplc="9900FA30">
      <w:start w:val="1"/>
      <w:numFmt w:val="lowerRoman"/>
      <w:lvlText w:val="%1)"/>
      <w:lvlJc w:val="left"/>
      <w:pPr>
        <w:ind w:left="2520" w:hanging="72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2" w15:restartNumberingAfterBreak="0">
    <w:nsid w:val="25A328C8"/>
    <w:multiLevelType w:val="hybridMultilevel"/>
    <w:tmpl w:val="EDF0CAAE"/>
    <w:lvl w:ilvl="0" w:tplc="0F36CC22">
      <w:start w:val="1"/>
      <w:numFmt w:val="decimal"/>
      <w:lvlText w:val="(%1)"/>
      <w:lvlJc w:val="left"/>
      <w:pPr>
        <w:ind w:left="144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2659504C"/>
    <w:multiLevelType w:val="hybridMultilevel"/>
    <w:tmpl w:val="058C486C"/>
    <w:lvl w:ilvl="0" w:tplc="CAA263D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6985186"/>
    <w:multiLevelType w:val="hybridMultilevel"/>
    <w:tmpl w:val="94B43D0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5" w15:restartNumberingAfterBreak="0">
    <w:nsid w:val="28D418B2"/>
    <w:multiLevelType w:val="hybridMultilevel"/>
    <w:tmpl w:val="E09C41F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6" w15:restartNumberingAfterBreak="0">
    <w:nsid w:val="2E2A4CD3"/>
    <w:multiLevelType w:val="hybridMultilevel"/>
    <w:tmpl w:val="97E23EF4"/>
    <w:lvl w:ilvl="0" w:tplc="A0BE27A6">
      <w:start w:val="1"/>
      <w:numFmt w:val="decimal"/>
      <w:lvlText w:val="%1."/>
      <w:lvlJc w:val="left"/>
      <w:pPr>
        <w:ind w:left="18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10" w:hanging="360"/>
      </w:pPr>
    </w:lvl>
    <w:lvl w:ilvl="2" w:tplc="0409001B" w:tentative="1">
      <w:start w:val="1"/>
      <w:numFmt w:val="lowerRoman"/>
      <w:lvlText w:val="%3."/>
      <w:lvlJc w:val="right"/>
      <w:pPr>
        <w:ind w:left="3330" w:hanging="180"/>
      </w:pPr>
    </w:lvl>
    <w:lvl w:ilvl="3" w:tplc="0409000F" w:tentative="1">
      <w:start w:val="1"/>
      <w:numFmt w:val="decimal"/>
      <w:lvlText w:val="%4."/>
      <w:lvlJc w:val="left"/>
      <w:pPr>
        <w:ind w:left="4050" w:hanging="360"/>
      </w:pPr>
    </w:lvl>
    <w:lvl w:ilvl="4" w:tplc="04090019" w:tentative="1">
      <w:start w:val="1"/>
      <w:numFmt w:val="lowerLetter"/>
      <w:lvlText w:val="%5."/>
      <w:lvlJc w:val="left"/>
      <w:pPr>
        <w:ind w:left="4770" w:hanging="360"/>
      </w:pPr>
    </w:lvl>
    <w:lvl w:ilvl="5" w:tplc="0409001B" w:tentative="1">
      <w:start w:val="1"/>
      <w:numFmt w:val="lowerRoman"/>
      <w:lvlText w:val="%6."/>
      <w:lvlJc w:val="right"/>
      <w:pPr>
        <w:ind w:left="5490" w:hanging="180"/>
      </w:pPr>
    </w:lvl>
    <w:lvl w:ilvl="6" w:tplc="0409000F" w:tentative="1">
      <w:start w:val="1"/>
      <w:numFmt w:val="decimal"/>
      <w:lvlText w:val="%7."/>
      <w:lvlJc w:val="left"/>
      <w:pPr>
        <w:ind w:left="6210" w:hanging="360"/>
      </w:pPr>
    </w:lvl>
    <w:lvl w:ilvl="7" w:tplc="04090019" w:tentative="1">
      <w:start w:val="1"/>
      <w:numFmt w:val="lowerLetter"/>
      <w:lvlText w:val="%8."/>
      <w:lvlJc w:val="left"/>
      <w:pPr>
        <w:ind w:left="6930" w:hanging="360"/>
      </w:pPr>
    </w:lvl>
    <w:lvl w:ilvl="8" w:tplc="0409001B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27" w15:restartNumberingAfterBreak="0">
    <w:nsid w:val="2F673704"/>
    <w:multiLevelType w:val="hybridMultilevel"/>
    <w:tmpl w:val="A3020C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00E3D5B"/>
    <w:multiLevelType w:val="hybridMultilevel"/>
    <w:tmpl w:val="1954134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3021166D"/>
    <w:multiLevelType w:val="hybridMultilevel"/>
    <w:tmpl w:val="276CCD10"/>
    <w:lvl w:ilvl="0" w:tplc="2B4EA328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i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0CE09F9"/>
    <w:multiLevelType w:val="hybridMultilevel"/>
    <w:tmpl w:val="96BC0FF0"/>
    <w:lvl w:ilvl="0" w:tplc="BA12FBCE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1" w15:restartNumberingAfterBreak="0">
    <w:nsid w:val="338945F4"/>
    <w:multiLevelType w:val="hybridMultilevel"/>
    <w:tmpl w:val="62F27B30"/>
    <w:lvl w:ilvl="0" w:tplc="D0EEB722">
      <w:start w:val="1"/>
      <w:numFmt w:val="upperLetter"/>
      <w:lvlText w:val="%1."/>
      <w:lvlJc w:val="left"/>
      <w:pPr>
        <w:ind w:left="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20" w:hanging="360"/>
      </w:pPr>
    </w:lvl>
    <w:lvl w:ilvl="2" w:tplc="0409001B" w:tentative="1">
      <w:start w:val="1"/>
      <w:numFmt w:val="lowerRoman"/>
      <w:lvlText w:val="%3."/>
      <w:lvlJc w:val="right"/>
      <w:pPr>
        <w:ind w:left="2240" w:hanging="180"/>
      </w:pPr>
    </w:lvl>
    <w:lvl w:ilvl="3" w:tplc="0409000F" w:tentative="1">
      <w:start w:val="1"/>
      <w:numFmt w:val="decimal"/>
      <w:lvlText w:val="%4."/>
      <w:lvlJc w:val="left"/>
      <w:pPr>
        <w:ind w:left="2960" w:hanging="360"/>
      </w:pPr>
    </w:lvl>
    <w:lvl w:ilvl="4" w:tplc="04090019" w:tentative="1">
      <w:start w:val="1"/>
      <w:numFmt w:val="lowerLetter"/>
      <w:lvlText w:val="%5."/>
      <w:lvlJc w:val="left"/>
      <w:pPr>
        <w:ind w:left="3680" w:hanging="360"/>
      </w:pPr>
    </w:lvl>
    <w:lvl w:ilvl="5" w:tplc="0409001B" w:tentative="1">
      <w:start w:val="1"/>
      <w:numFmt w:val="lowerRoman"/>
      <w:lvlText w:val="%6."/>
      <w:lvlJc w:val="right"/>
      <w:pPr>
        <w:ind w:left="4400" w:hanging="180"/>
      </w:pPr>
    </w:lvl>
    <w:lvl w:ilvl="6" w:tplc="0409000F" w:tentative="1">
      <w:start w:val="1"/>
      <w:numFmt w:val="decimal"/>
      <w:lvlText w:val="%7."/>
      <w:lvlJc w:val="left"/>
      <w:pPr>
        <w:ind w:left="5120" w:hanging="360"/>
      </w:pPr>
    </w:lvl>
    <w:lvl w:ilvl="7" w:tplc="04090019" w:tentative="1">
      <w:start w:val="1"/>
      <w:numFmt w:val="lowerLetter"/>
      <w:lvlText w:val="%8."/>
      <w:lvlJc w:val="left"/>
      <w:pPr>
        <w:ind w:left="5840" w:hanging="360"/>
      </w:pPr>
    </w:lvl>
    <w:lvl w:ilvl="8" w:tplc="0409001B" w:tentative="1">
      <w:start w:val="1"/>
      <w:numFmt w:val="lowerRoman"/>
      <w:lvlText w:val="%9."/>
      <w:lvlJc w:val="right"/>
      <w:pPr>
        <w:ind w:left="6560" w:hanging="180"/>
      </w:pPr>
    </w:lvl>
  </w:abstractNum>
  <w:abstractNum w:abstractNumId="32" w15:restartNumberingAfterBreak="0">
    <w:nsid w:val="34D17A10"/>
    <w:multiLevelType w:val="hybridMultilevel"/>
    <w:tmpl w:val="0634592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5414AFA"/>
    <w:multiLevelType w:val="hybridMultilevel"/>
    <w:tmpl w:val="058C486C"/>
    <w:lvl w:ilvl="0" w:tplc="CAA263D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363E296B"/>
    <w:multiLevelType w:val="hybridMultilevel"/>
    <w:tmpl w:val="9B06B9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38944FA5"/>
    <w:multiLevelType w:val="hybridMultilevel"/>
    <w:tmpl w:val="38186800"/>
    <w:lvl w:ilvl="0" w:tplc="3710EE94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 w15:restartNumberingAfterBreak="0">
    <w:nsid w:val="38E904FE"/>
    <w:multiLevelType w:val="hybridMultilevel"/>
    <w:tmpl w:val="728003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398436EA"/>
    <w:multiLevelType w:val="hybridMultilevel"/>
    <w:tmpl w:val="E0360D80"/>
    <w:lvl w:ilvl="0" w:tplc="4A6EC616">
      <w:start w:val="1"/>
      <w:numFmt w:val="lowerLetter"/>
      <w:lvlText w:val="(%1)"/>
      <w:lvlJc w:val="left"/>
      <w:pPr>
        <w:ind w:left="1494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8" w15:restartNumberingAfterBreak="0">
    <w:nsid w:val="3B382391"/>
    <w:multiLevelType w:val="hybridMultilevel"/>
    <w:tmpl w:val="E33C24B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C1653F3"/>
    <w:multiLevelType w:val="hybridMultilevel"/>
    <w:tmpl w:val="002E4D4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3CB660DA"/>
    <w:multiLevelType w:val="hybridMultilevel"/>
    <w:tmpl w:val="B0DC9560"/>
    <w:lvl w:ilvl="0" w:tplc="10AE5CF8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3D5F32D4"/>
    <w:multiLevelType w:val="hybridMultilevel"/>
    <w:tmpl w:val="6CE60D3E"/>
    <w:lvl w:ilvl="0" w:tplc="7ECA7336">
      <w:start w:val="1"/>
      <w:numFmt w:val="lowerLetter"/>
      <w:lvlText w:val="%1."/>
      <w:lvlJc w:val="left"/>
      <w:pPr>
        <w:ind w:left="1800" w:hanging="360"/>
      </w:pPr>
      <w:rPr>
        <w:rFonts w:ascii="Times New Roman" w:hAnsi="Times New Roman" w:cs="Times New Roman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2" w15:restartNumberingAfterBreak="0">
    <w:nsid w:val="3E7F3DF4"/>
    <w:multiLevelType w:val="hybridMultilevel"/>
    <w:tmpl w:val="1242C97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 w15:restartNumberingAfterBreak="0">
    <w:nsid w:val="45F1645E"/>
    <w:multiLevelType w:val="hybridMultilevel"/>
    <w:tmpl w:val="7C7C1A18"/>
    <w:lvl w:ilvl="0" w:tplc="4EE894F2">
      <w:start w:val="1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4" w15:restartNumberingAfterBreak="0">
    <w:nsid w:val="46BF4961"/>
    <w:multiLevelType w:val="hybridMultilevel"/>
    <w:tmpl w:val="801C49B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 w15:restartNumberingAfterBreak="0">
    <w:nsid w:val="491B5BDF"/>
    <w:multiLevelType w:val="hybridMultilevel"/>
    <w:tmpl w:val="A7C833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4AA43626"/>
    <w:multiLevelType w:val="hybridMultilevel"/>
    <w:tmpl w:val="B7523F6C"/>
    <w:lvl w:ilvl="0" w:tplc="98D24F98">
      <w:start w:val="1"/>
      <w:numFmt w:val="decimal"/>
      <w:lvlText w:val="(%1)"/>
      <w:lvlJc w:val="left"/>
      <w:pPr>
        <w:ind w:left="180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7" w15:restartNumberingAfterBreak="0">
    <w:nsid w:val="4FA47A7A"/>
    <w:multiLevelType w:val="hybridMultilevel"/>
    <w:tmpl w:val="20443BC0"/>
    <w:lvl w:ilvl="0" w:tplc="96D63366">
      <w:start w:val="1"/>
      <w:numFmt w:val="decimal"/>
      <w:lvlText w:val="%1."/>
      <w:lvlJc w:val="left"/>
      <w:pPr>
        <w:ind w:left="1074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794" w:hanging="360"/>
      </w:pPr>
    </w:lvl>
    <w:lvl w:ilvl="2" w:tplc="0409001B" w:tentative="1">
      <w:start w:val="1"/>
      <w:numFmt w:val="lowerRoman"/>
      <w:lvlText w:val="%3."/>
      <w:lvlJc w:val="right"/>
      <w:pPr>
        <w:ind w:left="2514" w:hanging="180"/>
      </w:pPr>
    </w:lvl>
    <w:lvl w:ilvl="3" w:tplc="0409000F" w:tentative="1">
      <w:start w:val="1"/>
      <w:numFmt w:val="decimal"/>
      <w:lvlText w:val="%4."/>
      <w:lvlJc w:val="left"/>
      <w:pPr>
        <w:ind w:left="3234" w:hanging="360"/>
      </w:pPr>
    </w:lvl>
    <w:lvl w:ilvl="4" w:tplc="04090019" w:tentative="1">
      <w:start w:val="1"/>
      <w:numFmt w:val="lowerLetter"/>
      <w:lvlText w:val="%5."/>
      <w:lvlJc w:val="left"/>
      <w:pPr>
        <w:ind w:left="3954" w:hanging="360"/>
      </w:pPr>
    </w:lvl>
    <w:lvl w:ilvl="5" w:tplc="0409001B" w:tentative="1">
      <w:start w:val="1"/>
      <w:numFmt w:val="lowerRoman"/>
      <w:lvlText w:val="%6."/>
      <w:lvlJc w:val="right"/>
      <w:pPr>
        <w:ind w:left="4674" w:hanging="180"/>
      </w:pPr>
    </w:lvl>
    <w:lvl w:ilvl="6" w:tplc="0409000F" w:tentative="1">
      <w:start w:val="1"/>
      <w:numFmt w:val="decimal"/>
      <w:lvlText w:val="%7."/>
      <w:lvlJc w:val="left"/>
      <w:pPr>
        <w:ind w:left="5394" w:hanging="360"/>
      </w:pPr>
    </w:lvl>
    <w:lvl w:ilvl="7" w:tplc="04090019" w:tentative="1">
      <w:start w:val="1"/>
      <w:numFmt w:val="lowerLetter"/>
      <w:lvlText w:val="%8."/>
      <w:lvlJc w:val="left"/>
      <w:pPr>
        <w:ind w:left="6114" w:hanging="360"/>
      </w:pPr>
    </w:lvl>
    <w:lvl w:ilvl="8" w:tplc="0409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48" w15:restartNumberingAfterBreak="0">
    <w:nsid w:val="53577D49"/>
    <w:multiLevelType w:val="hybridMultilevel"/>
    <w:tmpl w:val="7D22F13E"/>
    <w:lvl w:ilvl="0" w:tplc="9B0CB0E6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9" w15:restartNumberingAfterBreak="0">
    <w:nsid w:val="537B54B4"/>
    <w:multiLevelType w:val="hybridMultilevel"/>
    <w:tmpl w:val="C6E4A2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562D3F4D"/>
    <w:multiLevelType w:val="hybridMultilevel"/>
    <w:tmpl w:val="51FA5B9E"/>
    <w:lvl w:ilvl="0" w:tplc="28768AA4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1" w15:restartNumberingAfterBreak="0">
    <w:nsid w:val="587E22EB"/>
    <w:multiLevelType w:val="hybridMultilevel"/>
    <w:tmpl w:val="7C2C2B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63B85B0F"/>
    <w:multiLevelType w:val="hybridMultilevel"/>
    <w:tmpl w:val="3EDCF9DC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54" w15:restartNumberingAfterBreak="0">
    <w:nsid w:val="661504D6"/>
    <w:multiLevelType w:val="hybridMultilevel"/>
    <w:tmpl w:val="C026016A"/>
    <w:lvl w:ilvl="0" w:tplc="126C2AF8">
      <w:start w:val="1"/>
      <w:numFmt w:val="decimal"/>
      <w:lvlText w:val="(%1)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55" w15:restartNumberingAfterBreak="0">
    <w:nsid w:val="66FC2100"/>
    <w:multiLevelType w:val="hybridMultilevel"/>
    <w:tmpl w:val="A2C26316"/>
    <w:lvl w:ilvl="0" w:tplc="E36A0FF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6" w15:restartNumberingAfterBreak="0">
    <w:nsid w:val="689F7AC6"/>
    <w:multiLevelType w:val="multilevel"/>
    <w:tmpl w:val="B80AE2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7" w15:restartNumberingAfterBreak="0">
    <w:nsid w:val="6A0F0E5C"/>
    <w:multiLevelType w:val="hybridMultilevel"/>
    <w:tmpl w:val="3FC84E42"/>
    <w:lvl w:ilvl="0" w:tplc="E9063032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8" w15:restartNumberingAfterBreak="0">
    <w:nsid w:val="6D4D5F5C"/>
    <w:multiLevelType w:val="hybridMultilevel"/>
    <w:tmpl w:val="38E4FE6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6DD0011E"/>
    <w:multiLevelType w:val="hybridMultilevel"/>
    <w:tmpl w:val="DD580DAA"/>
    <w:lvl w:ilvl="0" w:tplc="0409000F">
      <w:start w:val="1"/>
      <w:numFmt w:val="decimal"/>
      <w:lvlText w:val="%1."/>
      <w:lvlJc w:val="left"/>
      <w:pPr>
        <w:ind w:left="1530" w:hanging="360"/>
      </w:p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60" w15:restartNumberingAfterBreak="0">
    <w:nsid w:val="730B4FFB"/>
    <w:multiLevelType w:val="hybridMultilevel"/>
    <w:tmpl w:val="181E7576"/>
    <w:lvl w:ilvl="0" w:tplc="9208A2F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1" w15:restartNumberingAfterBreak="0">
    <w:nsid w:val="745E1A0A"/>
    <w:multiLevelType w:val="hybridMultilevel"/>
    <w:tmpl w:val="28407144"/>
    <w:lvl w:ilvl="0" w:tplc="A04C1074">
      <w:start w:val="1"/>
      <w:numFmt w:val="decimal"/>
      <w:pStyle w:val="Heading3"/>
      <w:lvlText w:val="%1."/>
      <w:lvlJc w:val="left"/>
      <w:pPr>
        <w:ind w:left="1854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2" w15:restartNumberingAfterBreak="0">
    <w:nsid w:val="78301E35"/>
    <w:multiLevelType w:val="hybridMultilevel"/>
    <w:tmpl w:val="98F8CBD6"/>
    <w:lvl w:ilvl="0" w:tplc="04090019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63" w15:restartNumberingAfterBreak="0">
    <w:nsid w:val="7C8B23FF"/>
    <w:multiLevelType w:val="hybridMultilevel"/>
    <w:tmpl w:val="33B06B48"/>
    <w:lvl w:ilvl="0" w:tplc="07300F0A">
      <w:start w:val="1"/>
      <w:numFmt w:val="lowerLetter"/>
      <w:lvlText w:val="(%1)"/>
      <w:lvlJc w:val="left"/>
      <w:pPr>
        <w:ind w:left="2520" w:hanging="360"/>
      </w:pPr>
      <w:rPr>
        <w:rFonts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4" w15:restartNumberingAfterBreak="0">
    <w:nsid w:val="7D2F3C45"/>
    <w:multiLevelType w:val="hybridMultilevel"/>
    <w:tmpl w:val="BA946AE8"/>
    <w:lvl w:ilvl="0" w:tplc="2B4EA328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i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2"/>
  </w:num>
  <w:num w:numId="2">
    <w:abstractNumId w:val="17"/>
  </w:num>
  <w:num w:numId="3">
    <w:abstractNumId w:val="61"/>
  </w:num>
  <w:num w:numId="4">
    <w:abstractNumId w:val="24"/>
  </w:num>
  <w:num w:numId="5">
    <w:abstractNumId w:val="12"/>
  </w:num>
  <w:num w:numId="6">
    <w:abstractNumId w:val="25"/>
  </w:num>
  <w:num w:numId="7">
    <w:abstractNumId w:val="7"/>
  </w:num>
  <w:num w:numId="8">
    <w:abstractNumId w:val="53"/>
  </w:num>
  <w:num w:numId="9">
    <w:abstractNumId w:val="39"/>
  </w:num>
  <w:num w:numId="10">
    <w:abstractNumId w:val="62"/>
  </w:num>
  <w:num w:numId="11">
    <w:abstractNumId w:val="31"/>
  </w:num>
  <w:num w:numId="12">
    <w:abstractNumId w:val="8"/>
  </w:num>
  <w:num w:numId="13">
    <w:abstractNumId w:val="44"/>
  </w:num>
  <w:num w:numId="14">
    <w:abstractNumId w:val="28"/>
  </w:num>
  <w:num w:numId="15">
    <w:abstractNumId w:val="59"/>
  </w:num>
  <w:num w:numId="16">
    <w:abstractNumId w:val="45"/>
  </w:num>
  <w:num w:numId="17">
    <w:abstractNumId w:val="51"/>
  </w:num>
  <w:num w:numId="18">
    <w:abstractNumId w:val="13"/>
  </w:num>
  <w:num w:numId="19">
    <w:abstractNumId w:val="57"/>
  </w:num>
  <w:num w:numId="20">
    <w:abstractNumId w:val="38"/>
  </w:num>
  <w:num w:numId="21">
    <w:abstractNumId w:val="35"/>
  </w:num>
  <w:num w:numId="22">
    <w:abstractNumId w:val="10"/>
  </w:num>
  <w:num w:numId="23">
    <w:abstractNumId w:val="4"/>
  </w:num>
  <w:num w:numId="24">
    <w:abstractNumId w:val="1"/>
  </w:num>
  <w:num w:numId="25">
    <w:abstractNumId w:val="36"/>
  </w:num>
  <w:num w:numId="26">
    <w:abstractNumId w:val="2"/>
  </w:num>
  <w:num w:numId="27">
    <w:abstractNumId w:val="42"/>
  </w:num>
  <w:num w:numId="28">
    <w:abstractNumId w:val="27"/>
  </w:num>
  <w:num w:numId="29">
    <w:abstractNumId w:val="54"/>
  </w:num>
  <w:num w:numId="30">
    <w:abstractNumId w:val="6"/>
  </w:num>
  <w:num w:numId="31">
    <w:abstractNumId w:val="50"/>
  </w:num>
  <w:num w:numId="32">
    <w:abstractNumId w:val="46"/>
  </w:num>
  <w:num w:numId="33">
    <w:abstractNumId w:val="3"/>
  </w:num>
  <w:num w:numId="34">
    <w:abstractNumId w:val="63"/>
  </w:num>
  <w:num w:numId="35">
    <w:abstractNumId w:val="21"/>
  </w:num>
  <w:num w:numId="36">
    <w:abstractNumId w:val="41"/>
  </w:num>
  <w:num w:numId="37">
    <w:abstractNumId w:val="43"/>
  </w:num>
  <w:num w:numId="38">
    <w:abstractNumId w:val="37"/>
  </w:num>
  <w:num w:numId="39">
    <w:abstractNumId w:val="11"/>
  </w:num>
  <w:num w:numId="40">
    <w:abstractNumId w:val="22"/>
  </w:num>
  <w:num w:numId="41">
    <w:abstractNumId w:val="33"/>
  </w:num>
  <w:num w:numId="42">
    <w:abstractNumId w:val="32"/>
  </w:num>
  <w:num w:numId="43">
    <w:abstractNumId w:val="55"/>
  </w:num>
  <w:num w:numId="44">
    <w:abstractNumId w:val="30"/>
  </w:num>
  <w:num w:numId="45">
    <w:abstractNumId w:val="9"/>
  </w:num>
  <w:num w:numId="46">
    <w:abstractNumId w:val="19"/>
  </w:num>
  <w:num w:numId="47">
    <w:abstractNumId w:val="26"/>
  </w:num>
  <w:num w:numId="48">
    <w:abstractNumId w:val="60"/>
  </w:num>
  <w:num w:numId="49">
    <w:abstractNumId w:val="47"/>
  </w:num>
  <w:num w:numId="50">
    <w:abstractNumId w:val="40"/>
  </w:num>
  <w:num w:numId="51">
    <w:abstractNumId w:val="0"/>
  </w:num>
  <w:num w:numId="52">
    <w:abstractNumId w:val="18"/>
  </w:num>
  <w:num w:numId="53">
    <w:abstractNumId w:val="34"/>
  </w:num>
  <w:num w:numId="54">
    <w:abstractNumId w:val="49"/>
  </w:num>
  <w:num w:numId="55">
    <w:abstractNumId w:val="16"/>
  </w:num>
  <w:num w:numId="56">
    <w:abstractNumId w:val="48"/>
  </w:num>
  <w:num w:numId="57">
    <w:abstractNumId w:val="58"/>
  </w:num>
  <w:num w:numId="58">
    <w:abstractNumId w:val="5"/>
  </w:num>
  <w:num w:numId="59">
    <w:abstractNumId w:val="56"/>
  </w:num>
  <w:num w:numId="60">
    <w:abstractNumId w:val="20"/>
  </w:num>
  <w:num w:numId="61">
    <w:abstractNumId w:val="23"/>
  </w:num>
  <w:num w:numId="62">
    <w:abstractNumId w:val="15"/>
  </w:num>
  <w:num w:numId="63">
    <w:abstractNumId w:val="64"/>
  </w:num>
  <w:num w:numId="64">
    <w:abstractNumId w:val="29"/>
  </w:num>
  <w:num w:numId="65">
    <w:abstractNumId w:val="14"/>
  </w:num>
  <w:numIdMacAtCleanup w:val="5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B4135"/>
    <w:rsid w:val="00000885"/>
    <w:rsid w:val="00000F07"/>
    <w:rsid w:val="0000168A"/>
    <w:rsid w:val="000016C3"/>
    <w:rsid w:val="0000197A"/>
    <w:rsid w:val="000019D1"/>
    <w:rsid w:val="00002336"/>
    <w:rsid w:val="00002938"/>
    <w:rsid w:val="0000298F"/>
    <w:rsid w:val="000029EE"/>
    <w:rsid w:val="00002AC4"/>
    <w:rsid w:val="00003179"/>
    <w:rsid w:val="00004549"/>
    <w:rsid w:val="000046EE"/>
    <w:rsid w:val="00004FE3"/>
    <w:rsid w:val="00005372"/>
    <w:rsid w:val="0000537F"/>
    <w:rsid w:val="00005446"/>
    <w:rsid w:val="0000545B"/>
    <w:rsid w:val="0000552C"/>
    <w:rsid w:val="000058C4"/>
    <w:rsid w:val="00005EE4"/>
    <w:rsid w:val="00005F18"/>
    <w:rsid w:val="0000647C"/>
    <w:rsid w:val="00006B99"/>
    <w:rsid w:val="00006CC5"/>
    <w:rsid w:val="00006E87"/>
    <w:rsid w:val="00007F9F"/>
    <w:rsid w:val="0001085C"/>
    <w:rsid w:val="00010D7F"/>
    <w:rsid w:val="00011103"/>
    <w:rsid w:val="00011523"/>
    <w:rsid w:val="00011802"/>
    <w:rsid w:val="00011E56"/>
    <w:rsid w:val="00012356"/>
    <w:rsid w:val="00012445"/>
    <w:rsid w:val="0001265B"/>
    <w:rsid w:val="0001296C"/>
    <w:rsid w:val="00012D41"/>
    <w:rsid w:val="00013BD3"/>
    <w:rsid w:val="00013DB2"/>
    <w:rsid w:val="00013F08"/>
    <w:rsid w:val="00014C5E"/>
    <w:rsid w:val="000151A4"/>
    <w:rsid w:val="000158FC"/>
    <w:rsid w:val="00016F3B"/>
    <w:rsid w:val="00017D86"/>
    <w:rsid w:val="000202EB"/>
    <w:rsid w:val="000207D7"/>
    <w:rsid w:val="00020B44"/>
    <w:rsid w:val="00020DF5"/>
    <w:rsid w:val="00020ECA"/>
    <w:rsid w:val="00021569"/>
    <w:rsid w:val="00022974"/>
    <w:rsid w:val="000231F6"/>
    <w:rsid w:val="0002386A"/>
    <w:rsid w:val="0002448E"/>
    <w:rsid w:val="000247C7"/>
    <w:rsid w:val="00024B9F"/>
    <w:rsid w:val="000253C6"/>
    <w:rsid w:val="00025572"/>
    <w:rsid w:val="00025E04"/>
    <w:rsid w:val="00026249"/>
    <w:rsid w:val="0002656F"/>
    <w:rsid w:val="00026614"/>
    <w:rsid w:val="00026A4F"/>
    <w:rsid w:val="00026CDB"/>
    <w:rsid w:val="00030135"/>
    <w:rsid w:val="000303FA"/>
    <w:rsid w:val="00030451"/>
    <w:rsid w:val="0003058C"/>
    <w:rsid w:val="00030C16"/>
    <w:rsid w:val="00030FFB"/>
    <w:rsid w:val="00032C71"/>
    <w:rsid w:val="00032ED0"/>
    <w:rsid w:val="00032F0A"/>
    <w:rsid w:val="000330E0"/>
    <w:rsid w:val="000338CE"/>
    <w:rsid w:val="000339C1"/>
    <w:rsid w:val="00033A36"/>
    <w:rsid w:val="0003428F"/>
    <w:rsid w:val="000343D9"/>
    <w:rsid w:val="00034447"/>
    <w:rsid w:val="000344B9"/>
    <w:rsid w:val="00035308"/>
    <w:rsid w:val="000358A7"/>
    <w:rsid w:val="0003645A"/>
    <w:rsid w:val="0003680F"/>
    <w:rsid w:val="00036B66"/>
    <w:rsid w:val="00036E70"/>
    <w:rsid w:val="00037105"/>
    <w:rsid w:val="000374E9"/>
    <w:rsid w:val="0003765A"/>
    <w:rsid w:val="00037BD8"/>
    <w:rsid w:val="00040017"/>
    <w:rsid w:val="0004085F"/>
    <w:rsid w:val="000408E1"/>
    <w:rsid w:val="000409FA"/>
    <w:rsid w:val="00041563"/>
    <w:rsid w:val="000418CB"/>
    <w:rsid w:val="0004193D"/>
    <w:rsid w:val="00041CBF"/>
    <w:rsid w:val="00041DA7"/>
    <w:rsid w:val="00042681"/>
    <w:rsid w:val="0004326E"/>
    <w:rsid w:val="00044B4E"/>
    <w:rsid w:val="00045524"/>
    <w:rsid w:val="000463A8"/>
    <w:rsid w:val="000463CD"/>
    <w:rsid w:val="00046528"/>
    <w:rsid w:val="00046CC4"/>
    <w:rsid w:val="00046E19"/>
    <w:rsid w:val="00046ED2"/>
    <w:rsid w:val="00046FA6"/>
    <w:rsid w:val="000470B6"/>
    <w:rsid w:val="00047154"/>
    <w:rsid w:val="000471D2"/>
    <w:rsid w:val="0004736E"/>
    <w:rsid w:val="00047614"/>
    <w:rsid w:val="00047B1B"/>
    <w:rsid w:val="00047E01"/>
    <w:rsid w:val="000502A1"/>
    <w:rsid w:val="00051067"/>
    <w:rsid w:val="0005126B"/>
    <w:rsid w:val="00051A78"/>
    <w:rsid w:val="00051C0B"/>
    <w:rsid w:val="00052AA2"/>
    <w:rsid w:val="000541CE"/>
    <w:rsid w:val="000545D3"/>
    <w:rsid w:val="00054AA8"/>
    <w:rsid w:val="000553D4"/>
    <w:rsid w:val="000559B6"/>
    <w:rsid w:val="00056D8B"/>
    <w:rsid w:val="000570B6"/>
    <w:rsid w:val="00057876"/>
    <w:rsid w:val="000578A5"/>
    <w:rsid w:val="00057F20"/>
    <w:rsid w:val="00060714"/>
    <w:rsid w:val="000607C2"/>
    <w:rsid w:val="00060A10"/>
    <w:rsid w:val="00061300"/>
    <w:rsid w:val="000617A9"/>
    <w:rsid w:val="00062135"/>
    <w:rsid w:val="00062695"/>
    <w:rsid w:val="00062B7C"/>
    <w:rsid w:val="000631E2"/>
    <w:rsid w:val="00063596"/>
    <w:rsid w:val="00063A53"/>
    <w:rsid w:val="00063ED0"/>
    <w:rsid w:val="00064036"/>
    <w:rsid w:val="000643F2"/>
    <w:rsid w:val="00064B78"/>
    <w:rsid w:val="000651CD"/>
    <w:rsid w:val="000657E1"/>
    <w:rsid w:val="00066FBF"/>
    <w:rsid w:val="00067367"/>
    <w:rsid w:val="00070B39"/>
    <w:rsid w:val="00070C00"/>
    <w:rsid w:val="0007122D"/>
    <w:rsid w:val="000713E7"/>
    <w:rsid w:val="0007248A"/>
    <w:rsid w:val="00072580"/>
    <w:rsid w:val="000726BA"/>
    <w:rsid w:val="00072792"/>
    <w:rsid w:val="0007325E"/>
    <w:rsid w:val="00073AC6"/>
    <w:rsid w:val="00073B26"/>
    <w:rsid w:val="00073C37"/>
    <w:rsid w:val="000741C0"/>
    <w:rsid w:val="00074906"/>
    <w:rsid w:val="00074F51"/>
    <w:rsid w:val="0007541B"/>
    <w:rsid w:val="000757A8"/>
    <w:rsid w:val="000768F9"/>
    <w:rsid w:val="0007707C"/>
    <w:rsid w:val="00077262"/>
    <w:rsid w:val="00077FFA"/>
    <w:rsid w:val="000802AF"/>
    <w:rsid w:val="00081AB4"/>
    <w:rsid w:val="00081E13"/>
    <w:rsid w:val="00082112"/>
    <w:rsid w:val="000823BD"/>
    <w:rsid w:val="00082D72"/>
    <w:rsid w:val="000839FF"/>
    <w:rsid w:val="00083A5D"/>
    <w:rsid w:val="00083E01"/>
    <w:rsid w:val="00083FA1"/>
    <w:rsid w:val="00084767"/>
    <w:rsid w:val="00084D71"/>
    <w:rsid w:val="00085BB2"/>
    <w:rsid w:val="000862F4"/>
    <w:rsid w:val="00086427"/>
    <w:rsid w:val="00086475"/>
    <w:rsid w:val="00086AEE"/>
    <w:rsid w:val="0008799B"/>
    <w:rsid w:val="00087B30"/>
    <w:rsid w:val="00087B61"/>
    <w:rsid w:val="0009098F"/>
    <w:rsid w:val="00090BC5"/>
    <w:rsid w:val="00091002"/>
    <w:rsid w:val="00091119"/>
    <w:rsid w:val="0009184D"/>
    <w:rsid w:val="00091F32"/>
    <w:rsid w:val="00092D41"/>
    <w:rsid w:val="00092EEB"/>
    <w:rsid w:val="000931BC"/>
    <w:rsid w:val="00094A84"/>
    <w:rsid w:val="00094B5F"/>
    <w:rsid w:val="00094DB6"/>
    <w:rsid w:val="00094EDD"/>
    <w:rsid w:val="00094F79"/>
    <w:rsid w:val="0009632B"/>
    <w:rsid w:val="00096586"/>
    <w:rsid w:val="000966A3"/>
    <w:rsid w:val="000968D1"/>
    <w:rsid w:val="00097365"/>
    <w:rsid w:val="0009739C"/>
    <w:rsid w:val="000978D5"/>
    <w:rsid w:val="00097A46"/>
    <w:rsid w:val="00097D5D"/>
    <w:rsid w:val="00097EFC"/>
    <w:rsid w:val="00097FE9"/>
    <w:rsid w:val="000A04B1"/>
    <w:rsid w:val="000A104D"/>
    <w:rsid w:val="000A11DD"/>
    <w:rsid w:val="000A12E5"/>
    <w:rsid w:val="000A15A8"/>
    <w:rsid w:val="000A1B13"/>
    <w:rsid w:val="000A1EA1"/>
    <w:rsid w:val="000A1FA7"/>
    <w:rsid w:val="000A2756"/>
    <w:rsid w:val="000A318A"/>
    <w:rsid w:val="000A31C9"/>
    <w:rsid w:val="000A3E3B"/>
    <w:rsid w:val="000A3EFC"/>
    <w:rsid w:val="000A3FFF"/>
    <w:rsid w:val="000A43E9"/>
    <w:rsid w:val="000A4D57"/>
    <w:rsid w:val="000A5027"/>
    <w:rsid w:val="000A50E4"/>
    <w:rsid w:val="000A516B"/>
    <w:rsid w:val="000A51AB"/>
    <w:rsid w:val="000A55A0"/>
    <w:rsid w:val="000A5B28"/>
    <w:rsid w:val="000A654C"/>
    <w:rsid w:val="000A6614"/>
    <w:rsid w:val="000A66E7"/>
    <w:rsid w:val="000A69E1"/>
    <w:rsid w:val="000A795F"/>
    <w:rsid w:val="000B0117"/>
    <w:rsid w:val="000B01AE"/>
    <w:rsid w:val="000B0E0A"/>
    <w:rsid w:val="000B18C3"/>
    <w:rsid w:val="000B2CFE"/>
    <w:rsid w:val="000B35B3"/>
    <w:rsid w:val="000B368B"/>
    <w:rsid w:val="000B39C2"/>
    <w:rsid w:val="000B3ADE"/>
    <w:rsid w:val="000B4349"/>
    <w:rsid w:val="000B4DE3"/>
    <w:rsid w:val="000B4F31"/>
    <w:rsid w:val="000B54ED"/>
    <w:rsid w:val="000B589E"/>
    <w:rsid w:val="000B58C4"/>
    <w:rsid w:val="000B60FF"/>
    <w:rsid w:val="000B66EB"/>
    <w:rsid w:val="000B67EC"/>
    <w:rsid w:val="000B67FB"/>
    <w:rsid w:val="000B719B"/>
    <w:rsid w:val="000B789B"/>
    <w:rsid w:val="000B7AE2"/>
    <w:rsid w:val="000B7C85"/>
    <w:rsid w:val="000C0476"/>
    <w:rsid w:val="000C0761"/>
    <w:rsid w:val="000C0BB1"/>
    <w:rsid w:val="000C0F2F"/>
    <w:rsid w:val="000C2F7F"/>
    <w:rsid w:val="000C354D"/>
    <w:rsid w:val="000C37B2"/>
    <w:rsid w:val="000C3824"/>
    <w:rsid w:val="000C3EC1"/>
    <w:rsid w:val="000C3F3C"/>
    <w:rsid w:val="000C4B01"/>
    <w:rsid w:val="000C5741"/>
    <w:rsid w:val="000C5FC5"/>
    <w:rsid w:val="000C7155"/>
    <w:rsid w:val="000C7766"/>
    <w:rsid w:val="000C7822"/>
    <w:rsid w:val="000D0B01"/>
    <w:rsid w:val="000D16CF"/>
    <w:rsid w:val="000D1887"/>
    <w:rsid w:val="000D19C7"/>
    <w:rsid w:val="000D1B92"/>
    <w:rsid w:val="000D1C1F"/>
    <w:rsid w:val="000D29D0"/>
    <w:rsid w:val="000D2B4E"/>
    <w:rsid w:val="000D2B5F"/>
    <w:rsid w:val="000D30EC"/>
    <w:rsid w:val="000D313D"/>
    <w:rsid w:val="000D3534"/>
    <w:rsid w:val="000D3580"/>
    <w:rsid w:val="000D3861"/>
    <w:rsid w:val="000D4578"/>
    <w:rsid w:val="000D4FBF"/>
    <w:rsid w:val="000D578B"/>
    <w:rsid w:val="000D5CE7"/>
    <w:rsid w:val="000D5EEB"/>
    <w:rsid w:val="000D636C"/>
    <w:rsid w:val="000D660E"/>
    <w:rsid w:val="000D66B9"/>
    <w:rsid w:val="000D688E"/>
    <w:rsid w:val="000D7043"/>
    <w:rsid w:val="000E016A"/>
    <w:rsid w:val="000E0F37"/>
    <w:rsid w:val="000E0FDF"/>
    <w:rsid w:val="000E117C"/>
    <w:rsid w:val="000E1666"/>
    <w:rsid w:val="000E1E46"/>
    <w:rsid w:val="000E217C"/>
    <w:rsid w:val="000E21BD"/>
    <w:rsid w:val="000E2859"/>
    <w:rsid w:val="000E4433"/>
    <w:rsid w:val="000E4ADC"/>
    <w:rsid w:val="000E5756"/>
    <w:rsid w:val="000E5863"/>
    <w:rsid w:val="000E5D39"/>
    <w:rsid w:val="000E6CB5"/>
    <w:rsid w:val="000E72CE"/>
    <w:rsid w:val="000E7385"/>
    <w:rsid w:val="000E7713"/>
    <w:rsid w:val="000F02FA"/>
    <w:rsid w:val="000F15CF"/>
    <w:rsid w:val="000F22B2"/>
    <w:rsid w:val="000F2770"/>
    <w:rsid w:val="000F29D0"/>
    <w:rsid w:val="000F5A22"/>
    <w:rsid w:val="000F5D14"/>
    <w:rsid w:val="000F6114"/>
    <w:rsid w:val="000F64A5"/>
    <w:rsid w:val="000F64AC"/>
    <w:rsid w:val="000F6A7C"/>
    <w:rsid w:val="000F6B28"/>
    <w:rsid w:val="000F6D7F"/>
    <w:rsid w:val="000F785A"/>
    <w:rsid w:val="001000AE"/>
    <w:rsid w:val="001000D6"/>
    <w:rsid w:val="001001B8"/>
    <w:rsid w:val="0010114C"/>
    <w:rsid w:val="00101661"/>
    <w:rsid w:val="001017CE"/>
    <w:rsid w:val="00101C34"/>
    <w:rsid w:val="00101E2E"/>
    <w:rsid w:val="001021F9"/>
    <w:rsid w:val="00102241"/>
    <w:rsid w:val="00102488"/>
    <w:rsid w:val="00103690"/>
    <w:rsid w:val="00103A25"/>
    <w:rsid w:val="001047DD"/>
    <w:rsid w:val="00104A49"/>
    <w:rsid w:val="00104B5E"/>
    <w:rsid w:val="00104C44"/>
    <w:rsid w:val="00104CA7"/>
    <w:rsid w:val="001050B8"/>
    <w:rsid w:val="001055E3"/>
    <w:rsid w:val="00105AA7"/>
    <w:rsid w:val="00106192"/>
    <w:rsid w:val="001061CA"/>
    <w:rsid w:val="0010690F"/>
    <w:rsid w:val="00106B4E"/>
    <w:rsid w:val="00106D6D"/>
    <w:rsid w:val="00106F24"/>
    <w:rsid w:val="00107068"/>
    <w:rsid w:val="0010709B"/>
    <w:rsid w:val="001072FA"/>
    <w:rsid w:val="001076A2"/>
    <w:rsid w:val="00107B21"/>
    <w:rsid w:val="0011002C"/>
    <w:rsid w:val="00110A25"/>
    <w:rsid w:val="001112EA"/>
    <w:rsid w:val="00111302"/>
    <w:rsid w:val="0011146C"/>
    <w:rsid w:val="001115A7"/>
    <w:rsid w:val="00112447"/>
    <w:rsid w:val="001124E0"/>
    <w:rsid w:val="00112928"/>
    <w:rsid w:val="00112BC0"/>
    <w:rsid w:val="00112DC9"/>
    <w:rsid w:val="00112EFF"/>
    <w:rsid w:val="0011349D"/>
    <w:rsid w:val="00113E12"/>
    <w:rsid w:val="001141DC"/>
    <w:rsid w:val="001145FD"/>
    <w:rsid w:val="00115845"/>
    <w:rsid w:val="00115972"/>
    <w:rsid w:val="00116593"/>
    <w:rsid w:val="001165BE"/>
    <w:rsid w:val="001169D9"/>
    <w:rsid w:val="00116D42"/>
    <w:rsid w:val="001170B2"/>
    <w:rsid w:val="001171E4"/>
    <w:rsid w:val="00117B86"/>
    <w:rsid w:val="00120039"/>
    <w:rsid w:val="0012040E"/>
    <w:rsid w:val="001205CC"/>
    <w:rsid w:val="00121589"/>
    <w:rsid w:val="0012163E"/>
    <w:rsid w:val="00122296"/>
    <w:rsid w:val="00123702"/>
    <w:rsid w:val="00124091"/>
    <w:rsid w:val="001241E2"/>
    <w:rsid w:val="00124447"/>
    <w:rsid w:val="0012460E"/>
    <w:rsid w:val="00125C91"/>
    <w:rsid w:val="00125F9B"/>
    <w:rsid w:val="00127125"/>
    <w:rsid w:val="001273FD"/>
    <w:rsid w:val="001275F4"/>
    <w:rsid w:val="0012775C"/>
    <w:rsid w:val="00127B70"/>
    <w:rsid w:val="00130008"/>
    <w:rsid w:val="00130329"/>
    <w:rsid w:val="0013045C"/>
    <w:rsid w:val="001312B8"/>
    <w:rsid w:val="00131322"/>
    <w:rsid w:val="00131685"/>
    <w:rsid w:val="00131C11"/>
    <w:rsid w:val="00131C48"/>
    <w:rsid w:val="00131CF3"/>
    <w:rsid w:val="00132250"/>
    <w:rsid w:val="001323EC"/>
    <w:rsid w:val="001331D9"/>
    <w:rsid w:val="00133337"/>
    <w:rsid w:val="001334C0"/>
    <w:rsid w:val="0013382E"/>
    <w:rsid w:val="0013396C"/>
    <w:rsid w:val="00133971"/>
    <w:rsid w:val="00133B96"/>
    <w:rsid w:val="00133EAF"/>
    <w:rsid w:val="00133EB1"/>
    <w:rsid w:val="00133FAD"/>
    <w:rsid w:val="00134D8D"/>
    <w:rsid w:val="00135031"/>
    <w:rsid w:val="001352D1"/>
    <w:rsid w:val="001353E3"/>
    <w:rsid w:val="00135923"/>
    <w:rsid w:val="00136279"/>
    <w:rsid w:val="001363E2"/>
    <w:rsid w:val="001367A6"/>
    <w:rsid w:val="00136FB6"/>
    <w:rsid w:val="001378E2"/>
    <w:rsid w:val="00137CE2"/>
    <w:rsid w:val="001400F7"/>
    <w:rsid w:val="0014031D"/>
    <w:rsid w:val="0014124F"/>
    <w:rsid w:val="0014157E"/>
    <w:rsid w:val="001415C9"/>
    <w:rsid w:val="00141730"/>
    <w:rsid w:val="00141D36"/>
    <w:rsid w:val="0014220A"/>
    <w:rsid w:val="001426C4"/>
    <w:rsid w:val="0014286D"/>
    <w:rsid w:val="00142B9C"/>
    <w:rsid w:val="00142C90"/>
    <w:rsid w:val="00142D54"/>
    <w:rsid w:val="00142F59"/>
    <w:rsid w:val="001433A2"/>
    <w:rsid w:val="001438AD"/>
    <w:rsid w:val="00143F3A"/>
    <w:rsid w:val="00143F52"/>
    <w:rsid w:val="00144048"/>
    <w:rsid w:val="00144074"/>
    <w:rsid w:val="00144668"/>
    <w:rsid w:val="00144DDF"/>
    <w:rsid w:val="00145B74"/>
    <w:rsid w:val="00145C5D"/>
    <w:rsid w:val="001460D2"/>
    <w:rsid w:val="001461BB"/>
    <w:rsid w:val="00146395"/>
    <w:rsid w:val="0014670B"/>
    <w:rsid w:val="00146924"/>
    <w:rsid w:val="00146F3C"/>
    <w:rsid w:val="00147F22"/>
    <w:rsid w:val="00150489"/>
    <w:rsid w:val="0015083D"/>
    <w:rsid w:val="00150AFA"/>
    <w:rsid w:val="001518EB"/>
    <w:rsid w:val="00151CE2"/>
    <w:rsid w:val="00151D4E"/>
    <w:rsid w:val="001528FB"/>
    <w:rsid w:val="00152B6B"/>
    <w:rsid w:val="00152F1F"/>
    <w:rsid w:val="00153D66"/>
    <w:rsid w:val="001544B2"/>
    <w:rsid w:val="001545E8"/>
    <w:rsid w:val="0015474A"/>
    <w:rsid w:val="00154AB3"/>
    <w:rsid w:val="00155076"/>
    <w:rsid w:val="00155251"/>
    <w:rsid w:val="0015577E"/>
    <w:rsid w:val="00156084"/>
    <w:rsid w:val="001561A6"/>
    <w:rsid w:val="00156628"/>
    <w:rsid w:val="0015669D"/>
    <w:rsid w:val="00156AC3"/>
    <w:rsid w:val="00157298"/>
    <w:rsid w:val="00157908"/>
    <w:rsid w:val="00157B9D"/>
    <w:rsid w:val="00157CF4"/>
    <w:rsid w:val="00161998"/>
    <w:rsid w:val="00161DE4"/>
    <w:rsid w:val="001626DE"/>
    <w:rsid w:val="00162C02"/>
    <w:rsid w:val="00162D0A"/>
    <w:rsid w:val="00162FEB"/>
    <w:rsid w:val="00163134"/>
    <w:rsid w:val="00163420"/>
    <w:rsid w:val="0016372A"/>
    <w:rsid w:val="00163905"/>
    <w:rsid w:val="001640CC"/>
    <w:rsid w:val="0016458B"/>
    <w:rsid w:val="00164700"/>
    <w:rsid w:val="00164AA5"/>
    <w:rsid w:val="00164AC1"/>
    <w:rsid w:val="00164DDC"/>
    <w:rsid w:val="00165C71"/>
    <w:rsid w:val="00165EBB"/>
    <w:rsid w:val="0016643A"/>
    <w:rsid w:val="001669F1"/>
    <w:rsid w:val="00166C53"/>
    <w:rsid w:val="00166F89"/>
    <w:rsid w:val="00170AD9"/>
    <w:rsid w:val="001710A2"/>
    <w:rsid w:val="001717A3"/>
    <w:rsid w:val="00171B67"/>
    <w:rsid w:val="00171FFD"/>
    <w:rsid w:val="0017348C"/>
    <w:rsid w:val="001736DA"/>
    <w:rsid w:val="001738BC"/>
    <w:rsid w:val="00173A4C"/>
    <w:rsid w:val="00173EE3"/>
    <w:rsid w:val="0017437F"/>
    <w:rsid w:val="001748E1"/>
    <w:rsid w:val="00174B75"/>
    <w:rsid w:val="00174F63"/>
    <w:rsid w:val="0017580E"/>
    <w:rsid w:val="00175BC7"/>
    <w:rsid w:val="00175E26"/>
    <w:rsid w:val="00176340"/>
    <w:rsid w:val="00177939"/>
    <w:rsid w:val="00177B78"/>
    <w:rsid w:val="00177BE9"/>
    <w:rsid w:val="001809B4"/>
    <w:rsid w:val="001811AB"/>
    <w:rsid w:val="00181318"/>
    <w:rsid w:val="00181D6C"/>
    <w:rsid w:val="00182185"/>
    <w:rsid w:val="00182AD4"/>
    <w:rsid w:val="00183162"/>
    <w:rsid w:val="00183328"/>
    <w:rsid w:val="00183589"/>
    <w:rsid w:val="001835FC"/>
    <w:rsid w:val="001839FD"/>
    <w:rsid w:val="001844C6"/>
    <w:rsid w:val="001846E0"/>
    <w:rsid w:val="00184992"/>
    <w:rsid w:val="00184B60"/>
    <w:rsid w:val="00185963"/>
    <w:rsid w:val="00185E34"/>
    <w:rsid w:val="00186114"/>
    <w:rsid w:val="001862B1"/>
    <w:rsid w:val="00186960"/>
    <w:rsid w:val="00186A3C"/>
    <w:rsid w:val="001871A0"/>
    <w:rsid w:val="00187420"/>
    <w:rsid w:val="001874D6"/>
    <w:rsid w:val="001874E0"/>
    <w:rsid w:val="001877A4"/>
    <w:rsid w:val="00187856"/>
    <w:rsid w:val="00187A27"/>
    <w:rsid w:val="001901BF"/>
    <w:rsid w:val="001902F9"/>
    <w:rsid w:val="00190574"/>
    <w:rsid w:val="001905ED"/>
    <w:rsid w:val="00190B67"/>
    <w:rsid w:val="0019109E"/>
    <w:rsid w:val="001914E2"/>
    <w:rsid w:val="0019185D"/>
    <w:rsid w:val="001919A2"/>
    <w:rsid w:val="00191BF5"/>
    <w:rsid w:val="00192276"/>
    <w:rsid w:val="0019276F"/>
    <w:rsid w:val="00192795"/>
    <w:rsid w:val="0019288F"/>
    <w:rsid w:val="00192B0B"/>
    <w:rsid w:val="00192D08"/>
    <w:rsid w:val="0019301E"/>
    <w:rsid w:val="0019399B"/>
    <w:rsid w:val="00194556"/>
    <w:rsid w:val="00194C71"/>
    <w:rsid w:val="0019509B"/>
    <w:rsid w:val="001951AC"/>
    <w:rsid w:val="0019528D"/>
    <w:rsid w:val="00195554"/>
    <w:rsid w:val="0019680D"/>
    <w:rsid w:val="00196BD2"/>
    <w:rsid w:val="001970BD"/>
    <w:rsid w:val="00197155"/>
    <w:rsid w:val="0019726C"/>
    <w:rsid w:val="00197CFD"/>
    <w:rsid w:val="001A059D"/>
    <w:rsid w:val="001A05CD"/>
    <w:rsid w:val="001A0C4C"/>
    <w:rsid w:val="001A18CE"/>
    <w:rsid w:val="001A18DA"/>
    <w:rsid w:val="001A1AD9"/>
    <w:rsid w:val="001A2083"/>
    <w:rsid w:val="001A3837"/>
    <w:rsid w:val="001A3E2B"/>
    <w:rsid w:val="001A40E5"/>
    <w:rsid w:val="001A421B"/>
    <w:rsid w:val="001A45B4"/>
    <w:rsid w:val="001A4623"/>
    <w:rsid w:val="001A4A4B"/>
    <w:rsid w:val="001A53B1"/>
    <w:rsid w:val="001A554E"/>
    <w:rsid w:val="001A5830"/>
    <w:rsid w:val="001A5923"/>
    <w:rsid w:val="001A6037"/>
    <w:rsid w:val="001A6189"/>
    <w:rsid w:val="001A6654"/>
    <w:rsid w:val="001A66ED"/>
    <w:rsid w:val="001A6822"/>
    <w:rsid w:val="001A6CCB"/>
    <w:rsid w:val="001A71B2"/>
    <w:rsid w:val="001A75E5"/>
    <w:rsid w:val="001A793B"/>
    <w:rsid w:val="001B0279"/>
    <w:rsid w:val="001B039E"/>
    <w:rsid w:val="001B064B"/>
    <w:rsid w:val="001B07E5"/>
    <w:rsid w:val="001B1638"/>
    <w:rsid w:val="001B1E28"/>
    <w:rsid w:val="001B2735"/>
    <w:rsid w:val="001B2F4E"/>
    <w:rsid w:val="001B3274"/>
    <w:rsid w:val="001B32D4"/>
    <w:rsid w:val="001B3DC9"/>
    <w:rsid w:val="001B3E6C"/>
    <w:rsid w:val="001B417F"/>
    <w:rsid w:val="001B4403"/>
    <w:rsid w:val="001B463F"/>
    <w:rsid w:val="001B4723"/>
    <w:rsid w:val="001B4A97"/>
    <w:rsid w:val="001B4DAF"/>
    <w:rsid w:val="001B5F34"/>
    <w:rsid w:val="001B6198"/>
    <w:rsid w:val="001B6B7B"/>
    <w:rsid w:val="001B7526"/>
    <w:rsid w:val="001C06C3"/>
    <w:rsid w:val="001C0D1F"/>
    <w:rsid w:val="001C0F0A"/>
    <w:rsid w:val="001C1459"/>
    <w:rsid w:val="001C15CB"/>
    <w:rsid w:val="001C24D2"/>
    <w:rsid w:val="001C2897"/>
    <w:rsid w:val="001C298E"/>
    <w:rsid w:val="001C3312"/>
    <w:rsid w:val="001C4348"/>
    <w:rsid w:val="001C4A88"/>
    <w:rsid w:val="001C4CD1"/>
    <w:rsid w:val="001C4EF1"/>
    <w:rsid w:val="001C4F02"/>
    <w:rsid w:val="001C594B"/>
    <w:rsid w:val="001C5C65"/>
    <w:rsid w:val="001C5CD7"/>
    <w:rsid w:val="001C60EB"/>
    <w:rsid w:val="001C6A35"/>
    <w:rsid w:val="001C7175"/>
    <w:rsid w:val="001D09AC"/>
    <w:rsid w:val="001D0B63"/>
    <w:rsid w:val="001D0DCA"/>
    <w:rsid w:val="001D0FD1"/>
    <w:rsid w:val="001D161B"/>
    <w:rsid w:val="001D1B58"/>
    <w:rsid w:val="001D1EC3"/>
    <w:rsid w:val="001D1EDE"/>
    <w:rsid w:val="001D2CA5"/>
    <w:rsid w:val="001D309E"/>
    <w:rsid w:val="001D3F07"/>
    <w:rsid w:val="001D40C3"/>
    <w:rsid w:val="001D4C35"/>
    <w:rsid w:val="001D5B0F"/>
    <w:rsid w:val="001D5FF0"/>
    <w:rsid w:val="001D6199"/>
    <w:rsid w:val="001D6612"/>
    <w:rsid w:val="001D6BC9"/>
    <w:rsid w:val="001D6D78"/>
    <w:rsid w:val="001E01C1"/>
    <w:rsid w:val="001E0310"/>
    <w:rsid w:val="001E03A6"/>
    <w:rsid w:val="001E1111"/>
    <w:rsid w:val="001E1153"/>
    <w:rsid w:val="001E11E2"/>
    <w:rsid w:val="001E2091"/>
    <w:rsid w:val="001E30A2"/>
    <w:rsid w:val="001E36DB"/>
    <w:rsid w:val="001E3A04"/>
    <w:rsid w:val="001E3ADD"/>
    <w:rsid w:val="001E3D3A"/>
    <w:rsid w:val="001E490A"/>
    <w:rsid w:val="001E53EA"/>
    <w:rsid w:val="001E5DE0"/>
    <w:rsid w:val="001E5EFC"/>
    <w:rsid w:val="001E64D5"/>
    <w:rsid w:val="001E685D"/>
    <w:rsid w:val="001E6C2A"/>
    <w:rsid w:val="001E6FBB"/>
    <w:rsid w:val="001E70A9"/>
    <w:rsid w:val="001E70EB"/>
    <w:rsid w:val="001E7D0C"/>
    <w:rsid w:val="001F00E1"/>
    <w:rsid w:val="001F09AD"/>
    <w:rsid w:val="001F0A1F"/>
    <w:rsid w:val="001F1BD2"/>
    <w:rsid w:val="001F1CED"/>
    <w:rsid w:val="001F2D74"/>
    <w:rsid w:val="001F2F25"/>
    <w:rsid w:val="001F3536"/>
    <w:rsid w:val="001F3542"/>
    <w:rsid w:val="001F35BA"/>
    <w:rsid w:val="001F3BD3"/>
    <w:rsid w:val="001F4443"/>
    <w:rsid w:val="001F455A"/>
    <w:rsid w:val="001F476B"/>
    <w:rsid w:val="001F4780"/>
    <w:rsid w:val="001F4D99"/>
    <w:rsid w:val="001F532F"/>
    <w:rsid w:val="001F5A0C"/>
    <w:rsid w:val="001F5B10"/>
    <w:rsid w:val="001F5F30"/>
    <w:rsid w:val="001F6234"/>
    <w:rsid w:val="001F6D53"/>
    <w:rsid w:val="001F6E58"/>
    <w:rsid w:val="001F6ED1"/>
    <w:rsid w:val="00200011"/>
    <w:rsid w:val="00200423"/>
    <w:rsid w:val="002005CE"/>
    <w:rsid w:val="0020207F"/>
    <w:rsid w:val="00202333"/>
    <w:rsid w:val="0020256E"/>
    <w:rsid w:val="002026C2"/>
    <w:rsid w:val="002026C7"/>
    <w:rsid w:val="002026C8"/>
    <w:rsid w:val="002026CC"/>
    <w:rsid w:val="00202E6F"/>
    <w:rsid w:val="00203266"/>
    <w:rsid w:val="0020360B"/>
    <w:rsid w:val="00203683"/>
    <w:rsid w:val="00203AF5"/>
    <w:rsid w:val="00204212"/>
    <w:rsid w:val="00204642"/>
    <w:rsid w:val="002049BC"/>
    <w:rsid w:val="00205ED4"/>
    <w:rsid w:val="00206369"/>
    <w:rsid w:val="002064E1"/>
    <w:rsid w:val="00206842"/>
    <w:rsid w:val="002069C5"/>
    <w:rsid w:val="00206AAC"/>
    <w:rsid w:val="00206C62"/>
    <w:rsid w:val="00206CDC"/>
    <w:rsid w:val="00206E1F"/>
    <w:rsid w:val="002074B7"/>
    <w:rsid w:val="00207CD6"/>
    <w:rsid w:val="0021082A"/>
    <w:rsid w:val="002110F5"/>
    <w:rsid w:val="0021174B"/>
    <w:rsid w:val="00211F5D"/>
    <w:rsid w:val="00212F49"/>
    <w:rsid w:val="002139A8"/>
    <w:rsid w:val="00213F38"/>
    <w:rsid w:val="0021436D"/>
    <w:rsid w:val="00215992"/>
    <w:rsid w:val="002168A6"/>
    <w:rsid w:val="00216E50"/>
    <w:rsid w:val="00216ED1"/>
    <w:rsid w:val="00216F57"/>
    <w:rsid w:val="00217BAC"/>
    <w:rsid w:val="002200A0"/>
    <w:rsid w:val="00220214"/>
    <w:rsid w:val="0022076E"/>
    <w:rsid w:val="00220EDA"/>
    <w:rsid w:val="002218ED"/>
    <w:rsid w:val="002219BA"/>
    <w:rsid w:val="00221D3B"/>
    <w:rsid w:val="00222112"/>
    <w:rsid w:val="002225DF"/>
    <w:rsid w:val="00222B2B"/>
    <w:rsid w:val="00222C11"/>
    <w:rsid w:val="0022346D"/>
    <w:rsid w:val="00223BFC"/>
    <w:rsid w:val="00223CDE"/>
    <w:rsid w:val="002245EF"/>
    <w:rsid w:val="00225603"/>
    <w:rsid w:val="002256E5"/>
    <w:rsid w:val="00225930"/>
    <w:rsid w:val="002262A4"/>
    <w:rsid w:val="002262BD"/>
    <w:rsid w:val="00226B16"/>
    <w:rsid w:val="00226C58"/>
    <w:rsid w:val="002275C7"/>
    <w:rsid w:val="0022796B"/>
    <w:rsid w:val="00227C7F"/>
    <w:rsid w:val="00227C81"/>
    <w:rsid w:val="00227C9E"/>
    <w:rsid w:val="00227D89"/>
    <w:rsid w:val="00230C89"/>
    <w:rsid w:val="002314DF"/>
    <w:rsid w:val="002317D1"/>
    <w:rsid w:val="00231B20"/>
    <w:rsid w:val="00231CD2"/>
    <w:rsid w:val="00231F87"/>
    <w:rsid w:val="002325FF"/>
    <w:rsid w:val="0023298C"/>
    <w:rsid w:val="0023299C"/>
    <w:rsid w:val="00232BB6"/>
    <w:rsid w:val="00232EA8"/>
    <w:rsid w:val="002331DD"/>
    <w:rsid w:val="00233AFB"/>
    <w:rsid w:val="00233B8A"/>
    <w:rsid w:val="00233D29"/>
    <w:rsid w:val="00233D47"/>
    <w:rsid w:val="00233FF3"/>
    <w:rsid w:val="00234116"/>
    <w:rsid w:val="002343AE"/>
    <w:rsid w:val="002344C2"/>
    <w:rsid w:val="00234571"/>
    <w:rsid w:val="002346DB"/>
    <w:rsid w:val="00234AD2"/>
    <w:rsid w:val="00234FAC"/>
    <w:rsid w:val="002350FD"/>
    <w:rsid w:val="00236057"/>
    <w:rsid w:val="002369E1"/>
    <w:rsid w:val="00236AB3"/>
    <w:rsid w:val="00236F1E"/>
    <w:rsid w:val="0024110E"/>
    <w:rsid w:val="002412CA"/>
    <w:rsid w:val="00241302"/>
    <w:rsid w:val="002413D3"/>
    <w:rsid w:val="002418E4"/>
    <w:rsid w:val="002419B5"/>
    <w:rsid w:val="00241D07"/>
    <w:rsid w:val="00241F6B"/>
    <w:rsid w:val="00242F59"/>
    <w:rsid w:val="00243117"/>
    <w:rsid w:val="002431D3"/>
    <w:rsid w:val="00243202"/>
    <w:rsid w:val="0024391A"/>
    <w:rsid w:val="00243F22"/>
    <w:rsid w:val="0024443F"/>
    <w:rsid w:val="002447A5"/>
    <w:rsid w:val="0024529C"/>
    <w:rsid w:val="00245748"/>
    <w:rsid w:val="0024574A"/>
    <w:rsid w:val="00245D55"/>
    <w:rsid w:val="00245D60"/>
    <w:rsid w:val="00246C20"/>
    <w:rsid w:val="00246DBD"/>
    <w:rsid w:val="0024745C"/>
    <w:rsid w:val="002475E0"/>
    <w:rsid w:val="0024779B"/>
    <w:rsid w:val="00247BD0"/>
    <w:rsid w:val="00250E52"/>
    <w:rsid w:val="00250FE9"/>
    <w:rsid w:val="002510A0"/>
    <w:rsid w:val="002510B0"/>
    <w:rsid w:val="00251C71"/>
    <w:rsid w:val="002527F1"/>
    <w:rsid w:val="00253143"/>
    <w:rsid w:val="00253156"/>
    <w:rsid w:val="00253B21"/>
    <w:rsid w:val="00253B99"/>
    <w:rsid w:val="00254CFA"/>
    <w:rsid w:val="00254D46"/>
    <w:rsid w:val="00254F50"/>
    <w:rsid w:val="00256573"/>
    <w:rsid w:val="002566A1"/>
    <w:rsid w:val="00256847"/>
    <w:rsid w:val="00256A9A"/>
    <w:rsid w:val="00256DE8"/>
    <w:rsid w:val="00256EE9"/>
    <w:rsid w:val="00257026"/>
    <w:rsid w:val="0025795F"/>
    <w:rsid w:val="00257F3C"/>
    <w:rsid w:val="002606F6"/>
    <w:rsid w:val="00261369"/>
    <w:rsid w:val="002614A5"/>
    <w:rsid w:val="00261B02"/>
    <w:rsid w:val="00261F76"/>
    <w:rsid w:val="00262031"/>
    <w:rsid w:val="0026241D"/>
    <w:rsid w:val="00262A77"/>
    <w:rsid w:val="00263705"/>
    <w:rsid w:val="00263C17"/>
    <w:rsid w:val="00263F60"/>
    <w:rsid w:val="00264374"/>
    <w:rsid w:val="0026437E"/>
    <w:rsid w:val="00265998"/>
    <w:rsid w:val="00265E93"/>
    <w:rsid w:val="00266730"/>
    <w:rsid w:val="002667A1"/>
    <w:rsid w:val="00266945"/>
    <w:rsid w:val="0026744D"/>
    <w:rsid w:val="002675D3"/>
    <w:rsid w:val="002676E0"/>
    <w:rsid w:val="00267DA6"/>
    <w:rsid w:val="002704A9"/>
    <w:rsid w:val="00270ECA"/>
    <w:rsid w:val="00271753"/>
    <w:rsid w:val="0027212B"/>
    <w:rsid w:val="00272236"/>
    <w:rsid w:val="00273259"/>
    <w:rsid w:val="00273463"/>
    <w:rsid w:val="0027367F"/>
    <w:rsid w:val="00274844"/>
    <w:rsid w:val="002753C4"/>
    <w:rsid w:val="00275559"/>
    <w:rsid w:val="00275819"/>
    <w:rsid w:val="00275842"/>
    <w:rsid w:val="002762C1"/>
    <w:rsid w:val="0027650D"/>
    <w:rsid w:val="00276752"/>
    <w:rsid w:val="002775E8"/>
    <w:rsid w:val="00277832"/>
    <w:rsid w:val="00277880"/>
    <w:rsid w:val="00277C40"/>
    <w:rsid w:val="00280625"/>
    <w:rsid w:val="002807FF"/>
    <w:rsid w:val="00280A63"/>
    <w:rsid w:val="00282480"/>
    <w:rsid w:val="002828CD"/>
    <w:rsid w:val="00282AAD"/>
    <w:rsid w:val="002833AF"/>
    <w:rsid w:val="002837E4"/>
    <w:rsid w:val="0028383D"/>
    <w:rsid w:val="00283AD6"/>
    <w:rsid w:val="00283B15"/>
    <w:rsid w:val="00283B8A"/>
    <w:rsid w:val="00283ED6"/>
    <w:rsid w:val="00283F77"/>
    <w:rsid w:val="00284080"/>
    <w:rsid w:val="00284427"/>
    <w:rsid w:val="002849DD"/>
    <w:rsid w:val="00284D22"/>
    <w:rsid w:val="00285620"/>
    <w:rsid w:val="002856AC"/>
    <w:rsid w:val="00285782"/>
    <w:rsid w:val="00285DF4"/>
    <w:rsid w:val="00285E27"/>
    <w:rsid w:val="0028621B"/>
    <w:rsid w:val="0028643E"/>
    <w:rsid w:val="00286FA1"/>
    <w:rsid w:val="00287118"/>
    <w:rsid w:val="00287AE5"/>
    <w:rsid w:val="00287BC1"/>
    <w:rsid w:val="002905F3"/>
    <w:rsid w:val="00290D2B"/>
    <w:rsid w:val="00290EAC"/>
    <w:rsid w:val="00290F70"/>
    <w:rsid w:val="00290F8F"/>
    <w:rsid w:val="00291175"/>
    <w:rsid w:val="00291565"/>
    <w:rsid w:val="00291819"/>
    <w:rsid w:val="00291F4D"/>
    <w:rsid w:val="00292015"/>
    <w:rsid w:val="002920AB"/>
    <w:rsid w:val="00292A7D"/>
    <w:rsid w:val="00293510"/>
    <w:rsid w:val="00293531"/>
    <w:rsid w:val="00293CF1"/>
    <w:rsid w:val="00293D87"/>
    <w:rsid w:val="00293DBC"/>
    <w:rsid w:val="00294450"/>
    <w:rsid w:val="0029454E"/>
    <w:rsid w:val="002945A0"/>
    <w:rsid w:val="00294ACA"/>
    <w:rsid w:val="0029613B"/>
    <w:rsid w:val="0029640E"/>
    <w:rsid w:val="0029648A"/>
    <w:rsid w:val="002964BA"/>
    <w:rsid w:val="00296599"/>
    <w:rsid w:val="00296819"/>
    <w:rsid w:val="00296D89"/>
    <w:rsid w:val="00297549"/>
    <w:rsid w:val="0029758C"/>
    <w:rsid w:val="00297DCE"/>
    <w:rsid w:val="002A007B"/>
    <w:rsid w:val="002A021D"/>
    <w:rsid w:val="002A03C6"/>
    <w:rsid w:val="002A0DCD"/>
    <w:rsid w:val="002A0E60"/>
    <w:rsid w:val="002A0E7F"/>
    <w:rsid w:val="002A0E9C"/>
    <w:rsid w:val="002A183A"/>
    <w:rsid w:val="002A1BF5"/>
    <w:rsid w:val="002A28E0"/>
    <w:rsid w:val="002A2ABA"/>
    <w:rsid w:val="002A2BA6"/>
    <w:rsid w:val="002A34FB"/>
    <w:rsid w:val="002A3F3C"/>
    <w:rsid w:val="002A433E"/>
    <w:rsid w:val="002A47F5"/>
    <w:rsid w:val="002A51B4"/>
    <w:rsid w:val="002A533F"/>
    <w:rsid w:val="002A5823"/>
    <w:rsid w:val="002A63D7"/>
    <w:rsid w:val="002A7297"/>
    <w:rsid w:val="002A730A"/>
    <w:rsid w:val="002B0071"/>
    <w:rsid w:val="002B0AC8"/>
    <w:rsid w:val="002B0AD7"/>
    <w:rsid w:val="002B0B98"/>
    <w:rsid w:val="002B10A4"/>
    <w:rsid w:val="002B1274"/>
    <w:rsid w:val="002B1295"/>
    <w:rsid w:val="002B142D"/>
    <w:rsid w:val="002B1B65"/>
    <w:rsid w:val="002B225F"/>
    <w:rsid w:val="002B2330"/>
    <w:rsid w:val="002B2626"/>
    <w:rsid w:val="002B2A58"/>
    <w:rsid w:val="002B2B64"/>
    <w:rsid w:val="002B2CFD"/>
    <w:rsid w:val="002B2E51"/>
    <w:rsid w:val="002B309B"/>
    <w:rsid w:val="002B3617"/>
    <w:rsid w:val="002B409A"/>
    <w:rsid w:val="002B40A1"/>
    <w:rsid w:val="002B4A30"/>
    <w:rsid w:val="002B4B62"/>
    <w:rsid w:val="002B5949"/>
    <w:rsid w:val="002B6D6D"/>
    <w:rsid w:val="002B701D"/>
    <w:rsid w:val="002B714B"/>
    <w:rsid w:val="002B7519"/>
    <w:rsid w:val="002B77C4"/>
    <w:rsid w:val="002B7C6A"/>
    <w:rsid w:val="002C003C"/>
    <w:rsid w:val="002C05DA"/>
    <w:rsid w:val="002C0896"/>
    <w:rsid w:val="002C17AD"/>
    <w:rsid w:val="002C1841"/>
    <w:rsid w:val="002C19CA"/>
    <w:rsid w:val="002C20D8"/>
    <w:rsid w:val="002C2281"/>
    <w:rsid w:val="002C25D1"/>
    <w:rsid w:val="002C2C4B"/>
    <w:rsid w:val="002C3AF2"/>
    <w:rsid w:val="002C5375"/>
    <w:rsid w:val="002C5881"/>
    <w:rsid w:val="002C5DAB"/>
    <w:rsid w:val="002C6296"/>
    <w:rsid w:val="002C6555"/>
    <w:rsid w:val="002C6CF9"/>
    <w:rsid w:val="002C7383"/>
    <w:rsid w:val="002C73AB"/>
    <w:rsid w:val="002C7580"/>
    <w:rsid w:val="002C794D"/>
    <w:rsid w:val="002D07D0"/>
    <w:rsid w:val="002D1287"/>
    <w:rsid w:val="002D133E"/>
    <w:rsid w:val="002D225D"/>
    <w:rsid w:val="002D22D6"/>
    <w:rsid w:val="002D2BF9"/>
    <w:rsid w:val="002D3612"/>
    <w:rsid w:val="002D3E24"/>
    <w:rsid w:val="002D52EF"/>
    <w:rsid w:val="002D52F1"/>
    <w:rsid w:val="002D5931"/>
    <w:rsid w:val="002D59EF"/>
    <w:rsid w:val="002D5B6D"/>
    <w:rsid w:val="002D5C5A"/>
    <w:rsid w:val="002D5FA3"/>
    <w:rsid w:val="002D6142"/>
    <w:rsid w:val="002D61B6"/>
    <w:rsid w:val="002D7434"/>
    <w:rsid w:val="002D74D9"/>
    <w:rsid w:val="002D7CD7"/>
    <w:rsid w:val="002D7F44"/>
    <w:rsid w:val="002E0053"/>
    <w:rsid w:val="002E0488"/>
    <w:rsid w:val="002E17EB"/>
    <w:rsid w:val="002E191F"/>
    <w:rsid w:val="002E24C7"/>
    <w:rsid w:val="002E2994"/>
    <w:rsid w:val="002E2D2D"/>
    <w:rsid w:val="002E328B"/>
    <w:rsid w:val="002E3A20"/>
    <w:rsid w:val="002E48F2"/>
    <w:rsid w:val="002E50B5"/>
    <w:rsid w:val="002E5DF4"/>
    <w:rsid w:val="002E6073"/>
    <w:rsid w:val="002E62C9"/>
    <w:rsid w:val="002E6824"/>
    <w:rsid w:val="002E7104"/>
    <w:rsid w:val="002E7DAD"/>
    <w:rsid w:val="002E7E34"/>
    <w:rsid w:val="002E7F1E"/>
    <w:rsid w:val="002E7F31"/>
    <w:rsid w:val="002F008B"/>
    <w:rsid w:val="002F02EF"/>
    <w:rsid w:val="002F0406"/>
    <w:rsid w:val="002F082B"/>
    <w:rsid w:val="002F0ECB"/>
    <w:rsid w:val="002F1438"/>
    <w:rsid w:val="002F191A"/>
    <w:rsid w:val="002F27E4"/>
    <w:rsid w:val="002F2C74"/>
    <w:rsid w:val="002F2D33"/>
    <w:rsid w:val="002F30BA"/>
    <w:rsid w:val="002F39D6"/>
    <w:rsid w:val="002F404F"/>
    <w:rsid w:val="002F44BE"/>
    <w:rsid w:val="002F4DA9"/>
    <w:rsid w:val="002F5B62"/>
    <w:rsid w:val="002F5F34"/>
    <w:rsid w:val="002F66DA"/>
    <w:rsid w:val="002F6B6E"/>
    <w:rsid w:val="002F781E"/>
    <w:rsid w:val="002F7E39"/>
    <w:rsid w:val="003002C5"/>
    <w:rsid w:val="00301376"/>
    <w:rsid w:val="003015A4"/>
    <w:rsid w:val="003017F6"/>
    <w:rsid w:val="00304944"/>
    <w:rsid w:val="00305A86"/>
    <w:rsid w:val="00305ABF"/>
    <w:rsid w:val="003067BF"/>
    <w:rsid w:val="00306A95"/>
    <w:rsid w:val="00306D3A"/>
    <w:rsid w:val="00306F7C"/>
    <w:rsid w:val="00307102"/>
    <w:rsid w:val="00307505"/>
    <w:rsid w:val="00307C6C"/>
    <w:rsid w:val="00307EED"/>
    <w:rsid w:val="003104D3"/>
    <w:rsid w:val="00310FC5"/>
    <w:rsid w:val="003119FC"/>
    <w:rsid w:val="00311A9F"/>
    <w:rsid w:val="00311F34"/>
    <w:rsid w:val="0031246E"/>
    <w:rsid w:val="00312F3F"/>
    <w:rsid w:val="0031391A"/>
    <w:rsid w:val="00313A83"/>
    <w:rsid w:val="003146D4"/>
    <w:rsid w:val="003148C7"/>
    <w:rsid w:val="00314974"/>
    <w:rsid w:val="0031572C"/>
    <w:rsid w:val="003159FD"/>
    <w:rsid w:val="00315ED4"/>
    <w:rsid w:val="00316C0D"/>
    <w:rsid w:val="00317C25"/>
    <w:rsid w:val="003203B5"/>
    <w:rsid w:val="003204F9"/>
    <w:rsid w:val="00320554"/>
    <w:rsid w:val="0032062D"/>
    <w:rsid w:val="00321170"/>
    <w:rsid w:val="00321A61"/>
    <w:rsid w:val="00321CA8"/>
    <w:rsid w:val="00322160"/>
    <w:rsid w:val="00322C4B"/>
    <w:rsid w:val="00323013"/>
    <w:rsid w:val="0032309A"/>
    <w:rsid w:val="0032377E"/>
    <w:rsid w:val="00323B3B"/>
    <w:rsid w:val="00324108"/>
    <w:rsid w:val="00324A53"/>
    <w:rsid w:val="00327532"/>
    <w:rsid w:val="00327AC8"/>
    <w:rsid w:val="003300EF"/>
    <w:rsid w:val="00330E39"/>
    <w:rsid w:val="00331AAE"/>
    <w:rsid w:val="00331FE4"/>
    <w:rsid w:val="003325FC"/>
    <w:rsid w:val="00332A56"/>
    <w:rsid w:val="00332C5A"/>
    <w:rsid w:val="00333319"/>
    <w:rsid w:val="003338E1"/>
    <w:rsid w:val="003346D3"/>
    <w:rsid w:val="00334817"/>
    <w:rsid w:val="0033487E"/>
    <w:rsid w:val="0033491E"/>
    <w:rsid w:val="003358B3"/>
    <w:rsid w:val="00335ADA"/>
    <w:rsid w:val="00335C70"/>
    <w:rsid w:val="00335D11"/>
    <w:rsid w:val="00335D7B"/>
    <w:rsid w:val="00336526"/>
    <w:rsid w:val="003367D6"/>
    <w:rsid w:val="0033684A"/>
    <w:rsid w:val="00337334"/>
    <w:rsid w:val="0034077C"/>
    <w:rsid w:val="003409F4"/>
    <w:rsid w:val="00341340"/>
    <w:rsid w:val="0034139C"/>
    <w:rsid w:val="003418F2"/>
    <w:rsid w:val="003422D5"/>
    <w:rsid w:val="00342C5B"/>
    <w:rsid w:val="003434B5"/>
    <w:rsid w:val="003434DB"/>
    <w:rsid w:val="0034363A"/>
    <w:rsid w:val="00344238"/>
    <w:rsid w:val="0034449D"/>
    <w:rsid w:val="0034494D"/>
    <w:rsid w:val="003449FC"/>
    <w:rsid w:val="00344CBB"/>
    <w:rsid w:val="00345162"/>
    <w:rsid w:val="00346AEA"/>
    <w:rsid w:val="00346F51"/>
    <w:rsid w:val="00347A24"/>
    <w:rsid w:val="00350081"/>
    <w:rsid w:val="00350530"/>
    <w:rsid w:val="0035082C"/>
    <w:rsid w:val="00350B80"/>
    <w:rsid w:val="003511E7"/>
    <w:rsid w:val="003511F2"/>
    <w:rsid w:val="003513CF"/>
    <w:rsid w:val="00351BC1"/>
    <w:rsid w:val="00351DCE"/>
    <w:rsid w:val="00351E46"/>
    <w:rsid w:val="00351FC7"/>
    <w:rsid w:val="003524B1"/>
    <w:rsid w:val="003524E3"/>
    <w:rsid w:val="00352766"/>
    <w:rsid w:val="00352A5E"/>
    <w:rsid w:val="003530B7"/>
    <w:rsid w:val="0035321F"/>
    <w:rsid w:val="00353248"/>
    <w:rsid w:val="00353864"/>
    <w:rsid w:val="00353AF7"/>
    <w:rsid w:val="003545AD"/>
    <w:rsid w:val="0035469E"/>
    <w:rsid w:val="00355266"/>
    <w:rsid w:val="003558FF"/>
    <w:rsid w:val="00356338"/>
    <w:rsid w:val="00356A2A"/>
    <w:rsid w:val="00356B87"/>
    <w:rsid w:val="00356DFF"/>
    <w:rsid w:val="00356E42"/>
    <w:rsid w:val="00356E72"/>
    <w:rsid w:val="0035725C"/>
    <w:rsid w:val="00357B84"/>
    <w:rsid w:val="00357CAA"/>
    <w:rsid w:val="00360196"/>
    <w:rsid w:val="00360FEF"/>
    <w:rsid w:val="00361A6C"/>
    <w:rsid w:val="00362310"/>
    <w:rsid w:val="0036271D"/>
    <w:rsid w:val="00364172"/>
    <w:rsid w:val="003643E5"/>
    <w:rsid w:val="00364B64"/>
    <w:rsid w:val="003650D2"/>
    <w:rsid w:val="00365449"/>
    <w:rsid w:val="003654C2"/>
    <w:rsid w:val="00365D43"/>
    <w:rsid w:val="00366367"/>
    <w:rsid w:val="00366BC4"/>
    <w:rsid w:val="00366D1D"/>
    <w:rsid w:val="00366F1D"/>
    <w:rsid w:val="00367C55"/>
    <w:rsid w:val="00367CE0"/>
    <w:rsid w:val="00367ECC"/>
    <w:rsid w:val="0037018C"/>
    <w:rsid w:val="00370507"/>
    <w:rsid w:val="00370890"/>
    <w:rsid w:val="00370F13"/>
    <w:rsid w:val="0037191D"/>
    <w:rsid w:val="0037251C"/>
    <w:rsid w:val="00372974"/>
    <w:rsid w:val="00372AC6"/>
    <w:rsid w:val="00373B19"/>
    <w:rsid w:val="00373DD8"/>
    <w:rsid w:val="0037403C"/>
    <w:rsid w:val="00374356"/>
    <w:rsid w:val="003745CD"/>
    <w:rsid w:val="00374EC8"/>
    <w:rsid w:val="00375942"/>
    <w:rsid w:val="00375A98"/>
    <w:rsid w:val="00375E0B"/>
    <w:rsid w:val="003763E0"/>
    <w:rsid w:val="00376A49"/>
    <w:rsid w:val="00376FEA"/>
    <w:rsid w:val="003770E1"/>
    <w:rsid w:val="00377185"/>
    <w:rsid w:val="00377239"/>
    <w:rsid w:val="00377451"/>
    <w:rsid w:val="0037752C"/>
    <w:rsid w:val="00377643"/>
    <w:rsid w:val="00377693"/>
    <w:rsid w:val="00380646"/>
    <w:rsid w:val="003807DA"/>
    <w:rsid w:val="00380A1A"/>
    <w:rsid w:val="00380C3C"/>
    <w:rsid w:val="00381557"/>
    <w:rsid w:val="0038193A"/>
    <w:rsid w:val="0038193E"/>
    <w:rsid w:val="003819E0"/>
    <w:rsid w:val="00381D4C"/>
    <w:rsid w:val="00381E55"/>
    <w:rsid w:val="00381FE4"/>
    <w:rsid w:val="00382482"/>
    <w:rsid w:val="003825B2"/>
    <w:rsid w:val="00382B44"/>
    <w:rsid w:val="00382B68"/>
    <w:rsid w:val="003834DF"/>
    <w:rsid w:val="003836B4"/>
    <w:rsid w:val="003841DF"/>
    <w:rsid w:val="0038482D"/>
    <w:rsid w:val="00384A53"/>
    <w:rsid w:val="00384D60"/>
    <w:rsid w:val="00384FC6"/>
    <w:rsid w:val="0038569D"/>
    <w:rsid w:val="00385B3E"/>
    <w:rsid w:val="00386420"/>
    <w:rsid w:val="00386B71"/>
    <w:rsid w:val="00386C0D"/>
    <w:rsid w:val="00387274"/>
    <w:rsid w:val="00387593"/>
    <w:rsid w:val="0039051C"/>
    <w:rsid w:val="0039062D"/>
    <w:rsid w:val="003907BC"/>
    <w:rsid w:val="0039086C"/>
    <w:rsid w:val="00390D6A"/>
    <w:rsid w:val="003910C2"/>
    <w:rsid w:val="0039145D"/>
    <w:rsid w:val="0039166D"/>
    <w:rsid w:val="00391AB1"/>
    <w:rsid w:val="003924FA"/>
    <w:rsid w:val="003926A3"/>
    <w:rsid w:val="00392E20"/>
    <w:rsid w:val="003936FB"/>
    <w:rsid w:val="00393CE9"/>
    <w:rsid w:val="003946D3"/>
    <w:rsid w:val="00394E54"/>
    <w:rsid w:val="00394FA1"/>
    <w:rsid w:val="00395E66"/>
    <w:rsid w:val="003967D2"/>
    <w:rsid w:val="003973C1"/>
    <w:rsid w:val="0039740D"/>
    <w:rsid w:val="00397891"/>
    <w:rsid w:val="00397AF3"/>
    <w:rsid w:val="003A0655"/>
    <w:rsid w:val="003A110C"/>
    <w:rsid w:val="003A17E1"/>
    <w:rsid w:val="003A1971"/>
    <w:rsid w:val="003A23E7"/>
    <w:rsid w:val="003A27ED"/>
    <w:rsid w:val="003A2BAE"/>
    <w:rsid w:val="003A317B"/>
    <w:rsid w:val="003A38D3"/>
    <w:rsid w:val="003A3E58"/>
    <w:rsid w:val="003A42D5"/>
    <w:rsid w:val="003A49D4"/>
    <w:rsid w:val="003A4C60"/>
    <w:rsid w:val="003A4CAA"/>
    <w:rsid w:val="003A5197"/>
    <w:rsid w:val="003A5314"/>
    <w:rsid w:val="003A5B74"/>
    <w:rsid w:val="003A5B95"/>
    <w:rsid w:val="003A6542"/>
    <w:rsid w:val="003A6A00"/>
    <w:rsid w:val="003A7030"/>
    <w:rsid w:val="003A7A69"/>
    <w:rsid w:val="003A7D7A"/>
    <w:rsid w:val="003B0221"/>
    <w:rsid w:val="003B04B6"/>
    <w:rsid w:val="003B2372"/>
    <w:rsid w:val="003B2649"/>
    <w:rsid w:val="003B2CB2"/>
    <w:rsid w:val="003B3DE5"/>
    <w:rsid w:val="003B69E1"/>
    <w:rsid w:val="003B6F00"/>
    <w:rsid w:val="003B78B9"/>
    <w:rsid w:val="003C013E"/>
    <w:rsid w:val="003C0DE5"/>
    <w:rsid w:val="003C15F3"/>
    <w:rsid w:val="003C1C20"/>
    <w:rsid w:val="003C28F5"/>
    <w:rsid w:val="003C2B10"/>
    <w:rsid w:val="003C2DBD"/>
    <w:rsid w:val="003C3213"/>
    <w:rsid w:val="003C330E"/>
    <w:rsid w:val="003C3701"/>
    <w:rsid w:val="003C3D9C"/>
    <w:rsid w:val="003C3F08"/>
    <w:rsid w:val="003C483D"/>
    <w:rsid w:val="003C4CC1"/>
    <w:rsid w:val="003C4D34"/>
    <w:rsid w:val="003C5764"/>
    <w:rsid w:val="003C57A4"/>
    <w:rsid w:val="003C5D63"/>
    <w:rsid w:val="003C5F0D"/>
    <w:rsid w:val="003C61A6"/>
    <w:rsid w:val="003C666F"/>
    <w:rsid w:val="003C6819"/>
    <w:rsid w:val="003C69FA"/>
    <w:rsid w:val="003C69FB"/>
    <w:rsid w:val="003C7F4B"/>
    <w:rsid w:val="003D02CC"/>
    <w:rsid w:val="003D07B4"/>
    <w:rsid w:val="003D0EF3"/>
    <w:rsid w:val="003D0F82"/>
    <w:rsid w:val="003D17E8"/>
    <w:rsid w:val="003D1B41"/>
    <w:rsid w:val="003D1C7E"/>
    <w:rsid w:val="003D2A38"/>
    <w:rsid w:val="003D2B3A"/>
    <w:rsid w:val="003D2B4F"/>
    <w:rsid w:val="003D33B6"/>
    <w:rsid w:val="003D397A"/>
    <w:rsid w:val="003D3C23"/>
    <w:rsid w:val="003D40C1"/>
    <w:rsid w:val="003D50C2"/>
    <w:rsid w:val="003D5A58"/>
    <w:rsid w:val="003D5CB9"/>
    <w:rsid w:val="003D6282"/>
    <w:rsid w:val="003D6322"/>
    <w:rsid w:val="003D6CDC"/>
    <w:rsid w:val="003D737B"/>
    <w:rsid w:val="003D78B2"/>
    <w:rsid w:val="003D7933"/>
    <w:rsid w:val="003D7D79"/>
    <w:rsid w:val="003E02D0"/>
    <w:rsid w:val="003E08EE"/>
    <w:rsid w:val="003E09D2"/>
    <w:rsid w:val="003E0A54"/>
    <w:rsid w:val="003E0BB9"/>
    <w:rsid w:val="003E11C1"/>
    <w:rsid w:val="003E1DA2"/>
    <w:rsid w:val="003E37DF"/>
    <w:rsid w:val="003E3D62"/>
    <w:rsid w:val="003E3DB2"/>
    <w:rsid w:val="003E53B1"/>
    <w:rsid w:val="003E5C3A"/>
    <w:rsid w:val="003E5D66"/>
    <w:rsid w:val="003E5DBE"/>
    <w:rsid w:val="003E5DE9"/>
    <w:rsid w:val="003E5F75"/>
    <w:rsid w:val="003E64D4"/>
    <w:rsid w:val="003E652C"/>
    <w:rsid w:val="003E6764"/>
    <w:rsid w:val="003E69B8"/>
    <w:rsid w:val="003E6CEC"/>
    <w:rsid w:val="003E70E7"/>
    <w:rsid w:val="003E72C0"/>
    <w:rsid w:val="003E7F5B"/>
    <w:rsid w:val="003F00D6"/>
    <w:rsid w:val="003F074A"/>
    <w:rsid w:val="003F1445"/>
    <w:rsid w:val="003F1AC8"/>
    <w:rsid w:val="003F1D50"/>
    <w:rsid w:val="003F1DA8"/>
    <w:rsid w:val="003F1E4E"/>
    <w:rsid w:val="003F224C"/>
    <w:rsid w:val="003F2404"/>
    <w:rsid w:val="003F2BF0"/>
    <w:rsid w:val="003F2F8A"/>
    <w:rsid w:val="003F36CC"/>
    <w:rsid w:val="003F3BBB"/>
    <w:rsid w:val="003F3FCF"/>
    <w:rsid w:val="003F42C9"/>
    <w:rsid w:val="003F49DC"/>
    <w:rsid w:val="003F4B95"/>
    <w:rsid w:val="003F4D60"/>
    <w:rsid w:val="003F51D6"/>
    <w:rsid w:val="003F5383"/>
    <w:rsid w:val="003F5578"/>
    <w:rsid w:val="003F57C0"/>
    <w:rsid w:val="003F5C32"/>
    <w:rsid w:val="003F6319"/>
    <w:rsid w:val="003F631A"/>
    <w:rsid w:val="003F6355"/>
    <w:rsid w:val="003F6989"/>
    <w:rsid w:val="003F73CE"/>
    <w:rsid w:val="003F7FCD"/>
    <w:rsid w:val="00400059"/>
    <w:rsid w:val="00400208"/>
    <w:rsid w:val="00400CC1"/>
    <w:rsid w:val="00401005"/>
    <w:rsid w:val="0040113C"/>
    <w:rsid w:val="0040123C"/>
    <w:rsid w:val="00401855"/>
    <w:rsid w:val="00402422"/>
    <w:rsid w:val="0040248B"/>
    <w:rsid w:val="0040251E"/>
    <w:rsid w:val="00402818"/>
    <w:rsid w:val="00402A51"/>
    <w:rsid w:val="00402D26"/>
    <w:rsid w:val="0040306F"/>
    <w:rsid w:val="004040B3"/>
    <w:rsid w:val="004047C4"/>
    <w:rsid w:val="00404A18"/>
    <w:rsid w:val="00404D31"/>
    <w:rsid w:val="0040572B"/>
    <w:rsid w:val="004058B5"/>
    <w:rsid w:val="00405F8B"/>
    <w:rsid w:val="00405FE8"/>
    <w:rsid w:val="004060EF"/>
    <w:rsid w:val="00406E02"/>
    <w:rsid w:val="00407797"/>
    <w:rsid w:val="00407F23"/>
    <w:rsid w:val="00410C1A"/>
    <w:rsid w:val="00410CB1"/>
    <w:rsid w:val="00411000"/>
    <w:rsid w:val="00411008"/>
    <w:rsid w:val="00411CFC"/>
    <w:rsid w:val="004128DD"/>
    <w:rsid w:val="00414248"/>
    <w:rsid w:val="004147C0"/>
    <w:rsid w:val="00414CCF"/>
    <w:rsid w:val="00414DC2"/>
    <w:rsid w:val="00414EB5"/>
    <w:rsid w:val="00414FB6"/>
    <w:rsid w:val="0041516C"/>
    <w:rsid w:val="00415B45"/>
    <w:rsid w:val="00416340"/>
    <w:rsid w:val="00416E6B"/>
    <w:rsid w:val="00417931"/>
    <w:rsid w:val="00417CE7"/>
    <w:rsid w:val="00417DE6"/>
    <w:rsid w:val="0042103B"/>
    <w:rsid w:val="00421255"/>
    <w:rsid w:val="00421393"/>
    <w:rsid w:val="004214E2"/>
    <w:rsid w:val="00421757"/>
    <w:rsid w:val="004219E8"/>
    <w:rsid w:val="00421CD4"/>
    <w:rsid w:val="00421D28"/>
    <w:rsid w:val="004223C6"/>
    <w:rsid w:val="00422C68"/>
    <w:rsid w:val="00423A15"/>
    <w:rsid w:val="004240A0"/>
    <w:rsid w:val="00425011"/>
    <w:rsid w:val="00425228"/>
    <w:rsid w:val="00425307"/>
    <w:rsid w:val="004257FA"/>
    <w:rsid w:val="00425915"/>
    <w:rsid w:val="00425927"/>
    <w:rsid w:val="00425FD3"/>
    <w:rsid w:val="00426131"/>
    <w:rsid w:val="0042657F"/>
    <w:rsid w:val="0042681F"/>
    <w:rsid w:val="00426DBF"/>
    <w:rsid w:val="00426F8E"/>
    <w:rsid w:val="00427039"/>
    <w:rsid w:val="0042734D"/>
    <w:rsid w:val="00427448"/>
    <w:rsid w:val="00427972"/>
    <w:rsid w:val="004279A7"/>
    <w:rsid w:val="00430100"/>
    <w:rsid w:val="004302B3"/>
    <w:rsid w:val="004304A4"/>
    <w:rsid w:val="0043099A"/>
    <w:rsid w:val="00431023"/>
    <w:rsid w:val="0043276E"/>
    <w:rsid w:val="004328D5"/>
    <w:rsid w:val="00432985"/>
    <w:rsid w:val="00432AD4"/>
    <w:rsid w:val="00432CC8"/>
    <w:rsid w:val="00433198"/>
    <w:rsid w:val="004333E2"/>
    <w:rsid w:val="0043365D"/>
    <w:rsid w:val="00433CC2"/>
    <w:rsid w:val="00433D63"/>
    <w:rsid w:val="00433EFD"/>
    <w:rsid w:val="004358E9"/>
    <w:rsid w:val="00435BE5"/>
    <w:rsid w:val="004363F6"/>
    <w:rsid w:val="00436754"/>
    <w:rsid w:val="00436784"/>
    <w:rsid w:val="00436C0B"/>
    <w:rsid w:val="00436D87"/>
    <w:rsid w:val="004379C4"/>
    <w:rsid w:val="00437ED0"/>
    <w:rsid w:val="00437EF6"/>
    <w:rsid w:val="004401D7"/>
    <w:rsid w:val="00440689"/>
    <w:rsid w:val="0044073A"/>
    <w:rsid w:val="00440D04"/>
    <w:rsid w:val="00440DBF"/>
    <w:rsid w:val="00441035"/>
    <w:rsid w:val="004410EB"/>
    <w:rsid w:val="00441480"/>
    <w:rsid w:val="00441559"/>
    <w:rsid w:val="0044168F"/>
    <w:rsid w:val="0044232A"/>
    <w:rsid w:val="004446D5"/>
    <w:rsid w:val="004448D1"/>
    <w:rsid w:val="00444B97"/>
    <w:rsid w:val="00444BF7"/>
    <w:rsid w:val="004451FD"/>
    <w:rsid w:val="00445473"/>
    <w:rsid w:val="00446012"/>
    <w:rsid w:val="00446C59"/>
    <w:rsid w:val="00446E78"/>
    <w:rsid w:val="00446FE1"/>
    <w:rsid w:val="00447100"/>
    <w:rsid w:val="004471CA"/>
    <w:rsid w:val="00447B28"/>
    <w:rsid w:val="00450494"/>
    <w:rsid w:val="004504AE"/>
    <w:rsid w:val="00450EDD"/>
    <w:rsid w:val="004513E4"/>
    <w:rsid w:val="00451667"/>
    <w:rsid w:val="004516EA"/>
    <w:rsid w:val="00451C9B"/>
    <w:rsid w:val="00451FFF"/>
    <w:rsid w:val="0045213D"/>
    <w:rsid w:val="004537E7"/>
    <w:rsid w:val="00453BFE"/>
    <w:rsid w:val="004544A2"/>
    <w:rsid w:val="0045484E"/>
    <w:rsid w:val="0045571C"/>
    <w:rsid w:val="00455C94"/>
    <w:rsid w:val="00455F51"/>
    <w:rsid w:val="00456386"/>
    <w:rsid w:val="00456DCD"/>
    <w:rsid w:val="00456F72"/>
    <w:rsid w:val="004573C3"/>
    <w:rsid w:val="004574DD"/>
    <w:rsid w:val="004576EF"/>
    <w:rsid w:val="0045791B"/>
    <w:rsid w:val="00457A96"/>
    <w:rsid w:val="00460144"/>
    <w:rsid w:val="0046071E"/>
    <w:rsid w:val="0046126C"/>
    <w:rsid w:val="0046204F"/>
    <w:rsid w:val="004620FA"/>
    <w:rsid w:val="00462249"/>
    <w:rsid w:val="00462BE7"/>
    <w:rsid w:val="00462D7E"/>
    <w:rsid w:val="004631DC"/>
    <w:rsid w:val="00463E0C"/>
    <w:rsid w:val="00463E37"/>
    <w:rsid w:val="00463FF9"/>
    <w:rsid w:val="004640ED"/>
    <w:rsid w:val="00464AFB"/>
    <w:rsid w:val="00464B84"/>
    <w:rsid w:val="00464CB2"/>
    <w:rsid w:val="00464EF5"/>
    <w:rsid w:val="0046570D"/>
    <w:rsid w:val="0046579A"/>
    <w:rsid w:val="00465933"/>
    <w:rsid w:val="00466128"/>
    <w:rsid w:val="0046612D"/>
    <w:rsid w:val="0046618B"/>
    <w:rsid w:val="004665F5"/>
    <w:rsid w:val="00466B70"/>
    <w:rsid w:val="00466D3F"/>
    <w:rsid w:val="00467237"/>
    <w:rsid w:val="00467F64"/>
    <w:rsid w:val="00470733"/>
    <w:rsid w:val="00470C71"/>
    <w:rsid w:val="00471D0F"/>
    <w:rsid w:val="004720B3"/>
    <w:rsid w:val="00472269"/>
    <w:rsid w:val="00472778"/>
    <w:rsid w:val="004728D1"/>
    <w:rsid w:val="00472ABA"/>
    <w:rsid w:val="00473349"/>
    <w:rsid w:val="004734A3"/>
    <w:rsid w:val="0047395E"/>
    <w:rsid w:val="00473F9D"/>
    <w:rsid w:val="004746EF"/>
    <w:rsid w:val="00474A29"/>
    <w:rsid w:val="00474FDD"/>
    <w:rsid w:val="0047604E"/>
    <w:rsid w:val="00476A88"/>
    <w:rsid w:val="00476CE6"/>
    <w:rsid w:val="00476D13"/>
    <w:rsid w:val="004778AE"/>
    <w:rsid w:val="00480024"/>
    <w:rsid w:val="004809A9"/>
    <w:rsid w:val="00480C58"/>
    <w:rsid w:val="00480F75"/>
    <w:rsid w:val="00481141"/>
    <w:rsid w:val="0048114E"/>
    <w:rsid w:val="00481591"/>
    <w:rsid w:val="004816C0"/>
    <w:rsid w:val="00481BE1"/>
    <w:rsid w:val="00481E2B"/>
    <w:rsid w:val="00482125"/>
    <w:rsid w:val="004823B4"/>
    <w:rsid w:val="0048295A"/>
    <w:rsid w:val="00482A0E"/>
    <w:rsid w:val="00482B6A"/>
    <w:rsid w:val="00482CE4"/>
    <w:rsid w:val="00483F08"/>
    <w:rsid w:val="00484176"/>
    <w:rsid w:val="004843B1"/>
    <w:rsid w:val="004845E9"/>
    <w:rsid w:val="00484B0F"/>
    <w:rsid w:val="00484F4D"/>
    <w:rsid w:val="00484FC5"/>
    <w:rsid w:val="00485890"/>
    <w:rsid w:val="00485FF2"/>
    <w:rsid w:val="00486978"/>
    <w:rsid w:val="00486A7B"/>
    <w:rsid w:val="004870AD"/>
    <w:rsid w:val="00487B20"/>
    <w:rsid w:val="00490E6B"/>
    <w:rsid w:val="004916EB"/>
    <w:rsid w:val="004917C8"/>
    <w:rsid w:val="0049181F"/>
    <w:rsid w:val="00491DFA"/>
    <w:rsid w:val="004928D0"/>
    <w:rsid w:val="00492F05"/>
    <w:rsid w:val="004935CE"/>
    <w:rsid w:val="004948C3"/>
    <w:rsid w:val="00494F1E"/>
    <w:rsid w:val="00495489"/>
    <w:rsid w:val="004954A2"/>
    <w:rsid w:val="004954D2"/>
    <w:rsid w:val="00495EEC"/>
    <w:rsid w:val="004960B8"/>
    <w:rsid w:val="0049617D"/>
    <w:rsid w:val="00496C05"/>
    <w:rsid w:val="00496F29"/>
    <w:rsid w:val="0049740E"/>
    <w:rsid w:val="004A0818"/>
    <w:rsid w:val="004A089E"/>
    <w:rsid w:val="004A0AA6"/>
    <w:rsid w:val="004A0D19"/>
    <w:rsid w:val="004A0E5B"/>
    <w:rsid w:val="004A1C3E"/>
    <w:rsid w:val="004A1C95"/>
    <w:rsid w:val="004A20CA"/>
    <w:rsid w:val="004A2138"/>
    <w:rsid w:val="004A2230"/>
    <w:rsid w:val="004A2234"/>
    <w:rsid w:val="004A2C0A"/>
    <w:rsid w:val="004A2DBB"/>
    <w:rsid w:val="004A352E"/>
    <w:rsid w:val="004A3A72"/>
    <w:rsid w:val="004A41F0"/>
    <w:rsid w:val="004A4278"/>
    <w:rsid w:val="004A4EFD"/>
    <w:rsid w:val="004A5735"/>
    <w:rsid w:val="004A675B"/>
    <w:rsid w:val="004A6BD1"/>
    <w:rsid w:val="004A74B6"/>
    <w:rsid w:val="004A7EF1"/>
    <w:rsid w:val="004B04FE"/>
    <w:rsid w:val="004B0644"/>
    <w:rsid w:val="004B0EDE"/>
    <w:rsid w:val="004B1606"/>
    <w:rsid w:val="004B1AE5"/>
    <w:rsid w:val="004B2021"/>
    <w:rsid w:val="004B2151"/>
    <w:rsid w:val="004B2329"/>
    <w:rsid w:val="004B23F3"/>
    <w:rsid w:val="004B25C1"/>
    <w:rsid w:val="004B28CB"/>
    <w:rsid w:val="004B2C49"/>
    <w:rsid w:val="004B2CF7"/>
    <w:rsid w:val="004B2F3B"/>
    <w:rsid w:val="004B3131"/>
    <w:rsid w:val="004B3CBD"/>
    <w:rsid w:val="004B3F70"/>
    <w:rsid w:val="004B45AF"/>
    <w:rsid w:val="004B48FB"/>
    <w:rsid w:val="004B4908"/>
    <w:rsid w:val="004B4A3D"/>
    <w:rsid w:val="004B4AA4"/>
    <w:rsid w:val="004B4C63"/>
    <w:rsid w:val="004B4F5D"/>
    <w:rsid w:val="004B5262"/>
    <w:rsid w:val="004B52D6"/>
    <w:rsid w:val="004B53E0"/>
    <w:rsid w:val="004B5545"/>
    <w:rsid w:val="004B5910"/>
    <w:rsid w:val="004B6093"/>
    <w:rsid w:val="004B6717"/>
    <w:rsid w:val="004B67E8"/>
    <w:rsid w:val="004B6FAE"/>
    <w:rsid w:val="004B70DB"/>
    <w:rsid w:val="004B7374"/>
    <w:rsid w:val="004B7697"/>
    <w:rsid w:val="004B769D"/>
    <w:rsid w:val="004B7AC5"/>
    <w:rsid w:val="004C0A7B"/>
    <w:rsid w:val="004C18D1"/>
    <w:rsid w:val="004C1F8E"/>
    <w:rsid w:val="004C2068"/>
    <w:rsid w:val="004C2130"/>
    <w:rsid w:val="004C2DD2"/>
    <w:rsid w:val="004C3899"/>
    <w:rsid w:val="004C442A"/>
    <w:rsid w:val="004C4B82"/>
    <w:rsid w:val="004C4E97"/>
    <w:rsid w:val="004C55D8"/>
    <w:rsid w:val="004C5AB7"/>
    <w:rsid w:val="004C5AC7"/>
    <w:rsid w:val="004C5ACC"/>
    <w:rsid w:val="004C60E7"/>
    <w:rsid w:val="004C6747"/>
    <w:rsid w:val="004C686B"/>
    <w:rsid w:val="004C6CD9"/>
    <w:rsid w:val="004C6D32"/>
    <w:rsid w:val="004C7601"/>
    <w:rsid w:val="004D0A91"/>
    <w:rsid w:val="004D1796"/>
    <w:rsid w:val="004D284C"/>
    <w:rsid w:val="004D3ABF"/>
    <w:rsid w:val="004D4928"/>
    <w:rsid w:val="004D4FC4"/>
    <w:rsid w:val="004D5797"/>
    <w:rsid w:val="004D5927"/>
    <w:rsid w:val="004D5E1E"/>
    <w:rsid w:val="004D7F48"/>
    <w:rsid w:val="004E0EF1"/>
    <w:rsid w:val="004E1BE1"/>
    <w:rsid w:val="004E28CF"/>
    <w:rsid w:val="004E2BD8"/>
    <w:rsid w:val="004E37F2"/>
    <w:rsid w:val="004E386F"/>
    <w:rsid w:val="004E41E5"/>
    <w:rsid w:val="004E425F"/>
    <w:rsid w:val="004E44CD"/>
    <w:rsid w:val="004E49C9"/>
    <w:rsid w:val="004E4DC2"/>
    <w:rsid w:val="004E4E1F"/>
    <w:rsid w:val="004E4E3F"/>
    <w:rsid w:val="004E5B07"/>
    <w:rsid w:val="004E5E5B"/>
    <w:rsid w:val="004E5E69"/>
    <w:rsid w:val="004E5F41"/>
    <w:rsid w:val="004E5F5A"/>
    <w:rsid w:val="004E6398"/>
    <w:rsid w:val="004E6509"/>
    <w:rsid w:val="004E6DB8"/>
    <w:rsid w:val="004E6E68"/>
    <w:rsid w:val="004E76C0"/>
    <w:rsid w:val="004F0764"/>
    <w:rsid w:val="004F09F9"/>
    <w:rsid w:val="004F1045"/>
    <w:rsid w:val="004F19E6"/>
    <w:rsid w:val="004F1C95"/>
    <w:rsid w:val="004F1F04"/>
    <w:rsid w:val="004F286E"/>
    <w:rsid w:val="004F30CA"/>
    <w:rsid w:val="004F3999"/>
    <w:rsid w:val="004F42D2"/>
    <w:rsid w:val="004F4A99"/>
    <w:rsid w:val="004F5531"/>
    <w:rsid w:val="004F63E8"/>
    <w:rsid w:val="004F6401"/>
    <w:rsid w:val="004F6463"/>
    <w:rsid w:val="004F6818"/>
    <w:rsid w:val="004F7733"/>
    <w:rsid w:val="00500478"/>
    <w:rsid w:val="005007D6"/>
    <w:rsid w:val="00500A1A"/>
    <w:rsid w:val="00500D96"/>
    <w:rsid w:val="005015FB"/>
    <w:rsid w:val="00501700"/>
    <w:rsid w:val="0050223D"/>
    <w:rsid w:val="005022B6"/>
    <w:rsid w:val="00502A26"/>
    <w:rsid w:val="00502B63"/>
    <w:rsid w:val="00503230"/>
    <w:rsid w:val="00503350"/>
    <w:rsid w:val="0050337B"/>
    <w:rsid w:val="005038CF"/>
    <w:rsid w:val="005039DC"/>
    <w:rsid w:val="00503DD2"/>
    <w:rsid w:val="00503F05"/>
    <w:rsid w:val="00504883"/>
    <w:rsid w:val="00504A9C"/>
    <w:rsid w:val="00504D35"/>
    <w:rsid w:val="00504DA3"/>
    <w:rsid w:val="00505218"/>
    <w:rsid w:val="0050540C"/>
    <w:rsid w:val="0050569D"/>
    <w:rsid w:val="00505D8E"/>
    <w:rsid w:val="00505E6B"/>
    <w:rsid w:val="00505EB1"/>
    <w:rsid w:val="005061C1"/>
    <w:rsid w:val="005072A5"/>
    <w:rsid w:val="005078BF"/>
    <w:rsid w:val="00510394"/>
    <w:rsid w:val="00510AB1"/>
    <w:rsid w:val="00511401"/>
    <w:rsid w:val="005117C3"/>
    <w:rsid w:val="005118F0"/>
    <w:rsid w:val="0051220A"/>
    <w:rsid w:val="00512554"/>
    <w:rsid w:val="00512988"/>
    <w:rsid w:val="00512CD9"/>
    <w:rsid w:val="005132D9"/>
    <w:rsid w:val="00513A19"/>
    <w:rsid w:val="00513B44"/>
    <w:rsid w:val="00513C62"/>
    <w:rsid w:val="005142E3"/>
    <w:rsid w:val="00514DFA"/>
    <w:rsid w:val="00515128"/>
    <w:rsid w:val="00515B13"/>
    <w:rsid w:val="00516507"/>
    <w:rsid w:val="005166A3"/>
    <w:rsid w:val="005166EC"/>
    <w:rsid w:val="00516720"/>
    <w:rsid w:val="00516928"/>
    <w:rsid w:val="00516B23"/>
    <w:rsid w:val="00517823"/>
    <w:rsid w:val="005178D9"/>
    <w:rsid w:val="0052095E"/>
    <w:rsid w:val="00520B92"/>
    <w:rsid w:val="00520D82"/>
    <w:rsid w:val="00520F5D"/>
    <w:rsid w:val="005211A5"/>
    <w:rsid w:val="0052149A"/>
    <w:rsid w:val="0052262D"/>
    <w:rsid w:val="00522AF9"/>
    <w:rsid w:val="00522DC2"/>
    <w:rsid w:val="00522F3A"/>
    <w:rsid w:val="0052328D"/>
    <w:rsid w:val="005232FD"/>
    <w:rsid w:val="00523421"/>
    <w:rsid w:val="00523E73"/>
    <w:rsid w:val="00523F7C"/>
    <w:rsid w:val="00523F80"/>
    <w:rsid w:val="00524681"/>
    <w:rsid w:val="00524741"/>
    <w:rsid w:val="00524D64"/>
    <w:rsid w:val="00525006"/>
    <w:rsid w:val="005256F7"/>
    <w:rsid w:val="00525B70"/>
    <w:rsid w:val="005264D5"/>
    <w:rsid w:val="005264DB"/>
    <w:rsid w:val="00526BDE"/>
    <w:rsid w:val="00530368"/>
    <w:rsid w:val="00530A1F"/>
    <w:rsid w:val="00530F8C"/>
    <w:rsid w:val="00531119"/>
    <w:rsid w:val="00531CA7"/>
    <w:rsid w:val="00531CB1"/>
    <w:rsid w:val="00531DC9"/>
    <w:rsid w:val="00532008"/>
    <w:rsid w:val="00532ED7"/>
    <w:rsid w:val="00532F5B"/>
    <w:rsid w:val="00533475"/>
    <w:rsid w:val="00533572"/>
    <w:rsid w:val="00533810"/>
    <w:rsid w:val="00533C3B"/>
    <w:rsid w:val="00533E52"/>
    <w:rsid w:val="0053485C"/>
    <w:rsid w:val="005348FE"/>
    <w:rsid w:val="00534E71"/>
    <w:rsid w:val="00535A40"/>
    <w:rsid w:val="0053600F"/>
    <w:rsid w:val="005367D4"/>
    <w:rsid w:val="00536938"/>
    <w:rsid w:val="00537006"/>
    <w:rsid w:val="005371E3"/>
    <w:rsid w:val="005376E3"/>
    <w:rsid w:val="005378DA"/>
    <w:rsid w:val="00537A13"/>
    <w:rsid w:val="00537BD7"/>
    <w:rsid w:val="00537F28"/>
    <w:rsid w:val="00540554"/>
    <w:rsid w:val="00540A78"/>
    <w:rsid w:val="00540C64"/>
    <w:rsid w:val="00540DAD"/>
    <w:rsid w:val="00541113"/>
    <w:rsid w:val="0054137E"/>
    <w:rsid w:val="0054159D"/>
    <w:rsid w:val="00541724"/>
    <w:rsid w:val="00541FD9"/>
    <w:rsid w:val="005422BD"/>
    <w:rsid w:val="005423E4"/>
    <w:rsid w:val="0054293A"/>
    <w:rsid w:val="005429F4"/>
    <w:rsid w:val="005432D5"/>
    <w:rsid w:val="00543560"/>
    <w:rsid w:val="005435FD"/>
    <w:rsid w:val="00543776"/>
    <w:rsid w:val="00544168"/>
    <w:rsid w:val="00544297"/>
    <w:rsid w:val="005442D7"/>
    <w:rsid w:val="00544874"/>
    <w:rsid w:val="005448C4"/>
    <w:rsid w:val="00544D3D"/>
    <w:rsid w:val="00544E96"/>
    <w:rsid w:val="00545088"/>
    <w:rsid w:val="005450D9"/>
    <w:rsid w:val="00545659"/>
    <w:rsid w:val="00546470"/>
    <w:rsid w:val="0054648B"/>
    <w:rsid w:val="00546A51"/>
    <w:rsid w:val="005476AF"/>
    <w:rsid w:val="005479B5"/>
    <w:rsid w:val="00547C88"/>
    <w:rsid w:val="00550835"/>
    <w:rsid w:val="005508DD"/>
    <w:rsid w:val="00550C3A"/>
    <w:rsid w:val="00550FCE"/>
    <w:rsid w:val="005513E1"/>
    <w:rsid w:val="00551821"/>
    <w:rsid w:val="00551EEA"/>
    <w:rsid w:val="0055243D"/>
    <w:rsid w:val="00552B39"/>
    <w:rsid w:val="00552DD8"/>
    <w:rsid w:val="005531DE"/>
    <w:rsid w:val="005535DF"/>
    <w:rsid w:val="00553689"/>
    <w:rsid w:val="0055369F"/>
    <w:rsid w:val="00553BC8"/>
    <w:rsid w:val="00553EA7"/>
    <w:rsid w:val="005542C8"/>
    <w:rsid w:val="00554579"/>
    <w:rsid w:val="00554942"/>
    <w:rsid w:val="00554A14"/>
    <w:rsid w:val="00555154"/>
    <w:rsid w:val="005552DD"/>
    <w:rsid w:val="0055628B"/>
    <w:rsid w:val="005563AF"/>
    <w:rsid w:val="005568D0"/>
    <w:rsid w:val="00556A93"/>
    <w:rsid w:val="00556E4C"/>
    <w:rsid w:val="00557729"/>
    <w:rsid w:val="0056008C"/>
    <w:rsid w:val="0056021F"/>
    <w:rsid w:val="005604B6"/>
    <w:rsid w:val="00560636"/>
    <w:rsid w:val="00560656"/>
    <w:rsid w:val="0056094C"/>
    <w:rsid w:val="00561168"/>
    <w:rsid w:val="005611B1"/>
    <w:rsid w:val="00561515"/>
    <w:rsid w:val="00561A81"/>
    <w:rsid w:val="0056229C"/>
    <w:rsid w:val="00562A61"/>
    <w:rsid w:val="0056315D"/>
    <w:rsid w:val="00563D63"/>
    <w:rsid w:val="00563ED1"/>
    <w:rsid w:val="00563FFD"/>
    <w:rsid w:val="00564319"/>
    <w:rsid w:val="00564754"/>
    <w:rsid w:val="00564A36"/>
    <w:rsid w:val="00564A52"/>
    <w:rsid w:val="0056525A"/>
    <w:rsid w:val="0056554D"/>
    <w:rsid w:val="00565833"/>
    <w:rsid w:val="00565C36"/>
    <w:rsid w:val="00565DE8"/>
    <w:rsid w:val="0056636C"/>
    <w:rsid w:val="00566541"/>
    <w:rsid w:val="005669B8"/>
    <w:rsid w:val="005672AB"/>
    <w:rsid w:val="005673DF"/>
    <w:rsid w:val="005676AD"/>
    <w:rsid w:val="005676B8"/>
    <w:rsid w:val="00570583"/>
    <w:rsid w:val="00570663"/>
    <w:rsid w:val="00570F59"/>
    <w:rsid w:val="00571091"/>
    <w:rsid w:val="0057109C"/>
    <w:rsid w:val="0057117B"/>
    <w:rsid w:val="00571378"/>
    <w:rsid w:val="00571B0E"/>
    <w:rsid w:val="00572BEF"/>
    <w:rsid w:val="00572C19"/>
    <w:rsid w:val="005733C4"/>
    <w:rsid w:val="00573A6B"/>
    <w:rsid w:val="00574414"/>
    <w:rsid w:val="0057484B"/>
    <w:rsid w:val="0057498A"/>
    <w:rsid w:val="005751AD"/>
    <w:rsid w:val="00575372"/>
    <w:rsid w:val="005754AC"/>
    <w:rsid w:val="005763ED"/>
    <w:rsid w:val="00576781"/>
    <w:rsid w:val="00576940"/>
    <w:rsid w:val="005770ED"/>
    <w:rsid w:val="005774EB"/>
    <w:rsid w:val="005801D0"/>
    <w:rsid w:val="00580E05"/>
    <w:rsid w:val="00581E3D"/>
    <w:rsid w:val="00581F71"/>
    <w:rsid w:val="00581FB4"/>
    <w:rsid w:val="00582600"/>
    <w:rsid w:val="00582A9C"/>
    <w:rsid w:val="00583714"/>
    <w:rsid w:val="00583E78"/>
    <w:rsid w:val="00583E8E"/>
    <w:rsid w:val="00583ED7"/>
    <w:rsid w:val="00585199"/>
    <w:rsid w:val="005852D8"/>
    <w:rsid w:val="00585439"/>
    <w:rsid w:val="005855F8"/>
    <w:rsid w:val="005859B6"/>
    <w:rsid w:val="0058604C"/>
    <w:rsid w:val="00586318"/>
    <w:rsid w:val="005865CB"/>
    <w:rsid w:val="00586759"/>
    <w:rsid w:val="00586DBC"/>
    <w:rsid w:val="0059056A"/>
    <w:rsid w:val="00592D98"/>
    <w:rsid w:val="00593521"/>
    <w:rsid w:val="005936E7"/>
    <w:rsid w:val="00594358"/>
    <w:rsid w:val="0059440F"/>
    <w:rsid w:val="00594D1F"/>
    <w:rsid w:val="00594EE8"/>
    <w:rsid w:val="00595218"/>
    <w:rsid w:val="00595547"/>
    <w:rsid w:val="00595822"/>
    <w:rsid w:val="00595A44"/>
    <w:rsid w:val="00596477"/>
    <w:rsid w:val="0059656E"/>
    <w:rsid w:val="005965F3"/>
    <w:rsid w:val="00596CBF"/>
    <w:rsid w:val="005972D7"/>
    <w:rsid w:val="00597576"/>
    <w:rsid w:val="005976E6"/>
    <w:rsid w:val="005A00BD"/>
    <w:rsid w:val="005A1AD6"/>
    <w:rsid w:val="005A1DFF"/>
    <w:rsid w:val="005A230C"/>
    <w:rsid w:val="005A2753"/>
    <w:rsid w:val="005A3402"/>
    <w:rsid w:val="005A39FF"/>
    <w:rsid w:val="005A45D1"/>
    <w:rsid w:val="005A470E"/>
    <w:rsid w:val="005A4E4B"/>
    <w:rsid w:val="005A5182"/>
    <w:rsid w:val="005A583C"/>
    <w:rsid w:val="005A5ABA"/>
    <w:rsid w:val="005A674B"/>
    <w:rsid w:val="005A6755"/>
    <w:rsid w:val="005A7CAC"/>
    <w:rsid w:val="005B025C"/>
    <w:rsid w:val="005B1813"/>
    <w:rsid w:val="005B18C6"/>
    <w:rsid w:val="005B1BFE"/>
    <w:rsid w:val="005B1E45"/>
    <w:rsid w:val="005B21B6"/>
    <w:rsid w:val="005B2F68"/>
    <w:rsid w:val="005B3010"/>
    <w:rsid w:val="005B42B6"/>
    <w:rsid w:val="005B4E28"/>
    <w:rsid w:val="005B5762"/>
    <w:rsid w:val="005B5DE8"/>
    <w:rsid w:val="005B6480"/>
    <w:rsid w:val="005B67D8"/>
    <w:rsid w:val="005B7990"/>
    <w:rsid w:val="005B7A26"/>
    <w:rsid w:val="005B7C38"/>
    <w:rsid w:val="005B7DB5"/>
    <w:rsid w:val="005C0932"/>
    <w:rsid w:val="005C1B84"/>
    <w:rsid w:val="005C1F3C"/>
    <w:rsid w:val="005C2207"/>
    <w:rsid w:val="005C24E6"/>
    <w:rsid w:val="005C2809"/>
    <w:rsid w:val="005C312A"/>
    <w:rsid w:val="005C33EE"/>
    <w:rsid w:val="005C340E"/>
    <w:rsid w:val="005C351E"/>
    <w:rsid w:val="005C49FF"/>
    <w:rsid w:val="005C4A1C"/>
    <w:rsid w:val="005C534A"/>
    <w:rsid w:val="005C5AF6"/>
    <w:rsid w:val="005C5D34"/>
    <w:rsid w:val="005C5EC5"/>
    <w:rsid w:val="005C5F33"/>
    <w:rsid w:val="005C629E"/>
    <w:rsid w:val="005C6E73"/>
    <w:rsid w:val="005C7987"/>
    <w:rsid w:val="005C799D"/>
    <w:rsid w:val="005D063E"/>
    <w:rsid w:val="005D074D"/>
    <w:rsid w:val="005D0D86"/>
    <w:rsid w:val="005D108A"/>
    <w:rsid w:val="005D1830"/>
    <w:rsid w:val="005D1F4E"/>
    <w:rsid w:val="005D1FF2"/>
    <w:rsid w:val="005D21B6"/>
    <w:rsid w:val="005D24A2"/>
    <w:rsid w:val="005D367C"/>
    <w:rsid w:val="005D3897"/>
    <w:rsid w:val="005D3A54"/>
    <w:rsid w:val="005D490D"/>
    <w:rsid w:val="005D4AC0"/>
    <w:rsid w:val="005D55F0"/>
    <w:rsid w:val="005D5AFB"/>
    <w:rsid w:val="005D5C0D"/>
    <w:rsid w:val="005D5EE1"/>
    <w:rsid w:val="005D6152"/>
    <w:rsid w:val="005D6E76"/>
    <w:rsid w:val="005D703E"/>
    <w:rsid w:val="005D7431"/>
    <w:rsid w:val="005D7866"/>
    <w:rsid w:val="005E047A"/>
    <w:rsid w:val="005E0D24"/>
    <w:rsid w:val="005E0E1C"/>
    <w:rsid w:val="005E1794"/>
    <w:rsid w:val="005E2284"/>
    <w:rsid w:val="005E2725"/>
    <w:rsid w:val="005E2C4F"/>
    <w:rsid w:val="005E38A7"/>
    <w:rsid w:val="005E38BC"/>
    <w:rsid w:val="005E3C4B"/>
    <w:rsid w:val="005E405A"/>
    <w:rsid w:val="005E417E"/>
    <w:rsid w:val="005E41B5"/>
    <w:rsid w:val="005E434C"/>
    <w:rsid w:val="005E44B9"/>
    <w:rsid w:val="005E4699"/>
    <w:rsid w:val="005E4A29"/>
    <w:rsid w:val="005E4FCE"/>
    <w:rsid w:val="005E5BC1"/>
    <w:rsid w:val="005E691B"/>
    <w:rsid w:val="005E700E"/>
    <w:rsid w:val="005E7AC9"/>
    <w:rsid w:val="005E7C03"/>
    <w:rsid w:val="005E7E93"/>
    <w:rsid w:val="005F00A2"/>
    <w:rsid w:val="005F08ED"/>
    <w:rsid w:val="005F159B"/>
    <w:rsid w:val="005F1D68"/>
    <w:rsid w:val="005F207B"/>
    <w:rsid w:val="005F253D"/>
    <w:rsid w:val="005F25E8"/>
    <w:rsid w:val="005F2995"/>
    <w:rsid w:val="005F2C84"/>
    <w:rsid w:val="005F4448"/>
    <w:rsid w:val="005F4B34"/>
    <w:rsid w:val="005F57F1"/>
    <w:rsid w:val="005F59B8"/>
    <w:rsid w:val="005F6031"/>
    <w:rsid w:val="005F61EE"/>
    <w:rsid w:val="005F6504"/>
    <w:rsid w:val="005F679F"/>
    <w:rsid w:val="005F689E"/>
    <w:rsid w:val="005F6BAF"/>
    <w:rsid w:val="005F6E20"/>
    <w:rsid w:val="005F748F"/>
    <w:rsid w:val="005F7AC3"/>
    <w:rsid w:val="0060082C"/>
    <w:rsid w:val="00600FE4"/>
    <w:rsid w:val="006018F7"/>
    <w:rsid w:val="00602145"/>
    <w:rsid w:val="00602BCD"/>
    <w:rsid w:val="00602C3F"/>
    <w:rsid w:val="00602E8F"/>
    <w:rsid w:val="00602F7D"/>
    <w:rsid w:val="006031E8"/>
    <w:rsid w:val="00603225"/>
    <w:rsid w:val="0060383E"/>
    <w:rsid w:val="00603C0D"/>
    <w:rsid w:val="00603E7A"/>
    <w:rsid w:val="00603F71"/>
    <w:rsid w:val="00604024"/>
    <w:rsid w:val="0060452A"/>
    <w:rsid w:val="0060465B"/>
    <w:rsid w:val="006049DE"/>
    <w:rsid w:val="00604CD7"/>
    <w:rsid w:val="00604FDC"/>
    <w:rsid w:val="006051B0"/>
    <w:rsid w:val="00605890"/>
    <w:rsid w:val="00606097"/>
    <w:rsid w:val="00606226"/>
    <w:rsid w:val="00606774"/>
    <w:rsid w:val="00606BF4"/>
    <w:rsid w:val="00607A3E"/>
    <w:rsid w:val="00607A48"/>
    <w:rsid w:val="00610029"/>
    <w:rsid w:val="00610DD0"/>
    <w:rsid w:val="006110EE"/>
    <w:rsid w:val="00611F4A"/>
    <w:rsid w:val="006120B9"/>
    <w:rsid w:val="006127A4"/>
    <w:rsid w:val="00612C1D"/>
    <w:rsid w:val="006131C4"/>
    <w:rsid w:val="006135DE"/>
    <w:rsid w:val="006139C1"/>
    <w:rsid w:val="00613B7B"/>
    <w:rsid w:val="00613BC1"/>
    <w:rsid w:val="00613DCC"/>
    <w:rsid w:val="00613EFC"/>
    <w:rsid w:val="00614205"/>
    <w:rsid w:val="00615AA8"/>
    <w:rsid w:val="00615FAF"/>
    <w:rsid w:val="00616F5B"/>
    <w:rsid w:val="006175F7"/>
    <w:rsid w:val="00617840"/>
    <w:rsid w:val="00620027"/>
    <w:rsid w:val="0062002C"/>
    <w:rsid w:val="00620166"/>
    <w:rsid w:val="00620321"/>
    <w:rsid w:val="006204FA"/>
    <w:rsid w:val="006205CF"/>
    <w:rsid w:val="0062083D"/>
    <w:rsid w:val="00620A64"/>
    <w:rsid w:val="006210FB"/>
    <w:rsid w:val="0062124D"/>
    <w:rsid w:val="006228FD"/>
    <w:rsid w:val="00622BF1"/>
    <w:rsid w:val="00622E8E"/>
    <w:rsid w:val="006237DE"/>
    <w:rsid w:val="00623C53"/>
    <w:rsid w:val="0062423A"/>
    <w:rsid w:val="0062434D"/>
    <w:rsid w:val="006251F1"/>
    <w:rsid w:val="006252B2"/>
    <w:rsid w:val="00625372"/>
    <w:rsid w:val="00625554"/>
    <w:rsid w:val="00625ADC"/>
    <w:rsid w:val="00626109"/>
    <w:rsid w:val="006261B2"/>
    <w:rsid w:val="006264BE"/>
    <w:rsid w:val="006267DE"/>
    <w:rsid w:val="0062683E"/>
    <w:rsid w:val="00626ABC"/>
    <w:rsid w:val="00626EB1"/>
    <w:rsid w:val="0062704B"/>
    <w:rsid w:val="0062753D"/>
    <w:rsid w:val="00627A2D"/>
    <w:rsid w:val="006301B4"/>
    <w:rsid w:val="00630346"/>
    <w:rsid w:val="00630861"/>
    <w:rsid w:val="00630AFD"/>
    <w:rsid w:val="00630F89"/>
    <w:rsid w:val="00631452"/>
    <w:rsid w:val="00631C59"/>
    <w:rsid w:val="00632335"/>
    <w:rsid w:val="00632991"/>
    <w:rsid w:val="00632FDD"/>
    <w:rsid w:val="00633130"/>
    <w:rsid w:val="006333C3"/>
    <w:rsid w:val="006337E9"/>
    <w:rsid w:val="00633AE6"/>
    <w:rsid w:val="00634283"/>
    <w:rsid w:val="00634629"/>
    <w:rsid w:val="006346F3"/>
    <w:rsid w:val="00634AE6"/>
    <w:rsid w:val="00634ED2"/>
    <w:rsid w:val="0063541D"/>
    <w:rsid w:val="0063562D"/>
    <w:rsid w:val="00636727"/>
    <w:rsid w:val="00636CDB"/>
    <w:rsid w:val="00637987"/>
    <w:rsid w:val="00637A86"/>
    <w:rsid w:val="00637DBB"/>
    <w:rsid w:val="00637E64"/>
    <w:rsid w:val="00640253"/>
    <w:rsid w:val="0064094E"/>
    <w:rsid w:val="00642580"/>
    <w:rsid w:val="00642708"/>
    <w:rsid w:val="006433B0"/>
    <w:rsid w:val="006434ED"/>
    <w:rsid w:val="00643CD3"/>
    <w:rsid w:val="00643DB6"/>
    <w:rsid w:val="00644717"/>
    <w:rsid w:val="00644A3B"/>
    <w:rsid w:val="00644BBF"/>
    <w:rsid w:val="00644FF6"/>
    <w:rsid w:val="006456F0"/>
    <w:rsid w:val="00646AA5"/>
    <w:rsid w:val="00646D05"/>
    <w:rsid w:val="006470C5"/>
    <w:rsid w:val="0064712D"/>
    <w:rsid w:val="00647B9F"/>
    <w:rsid w:val="00647E3F"/>
    <w:rsid w:val="00647EE1"/>
    <w:rsid w:val="00650309"/>
    <w:rsid w:val="00650425"/>
    <w:rsid w:val="00650659"/>
    <w:rsid w:val="00650723"/>
    <w:rsid w:val="006517BF"/>
    <w:rsid w:val="00651EFF"/>
    <w:rsid w:val="0065204B"/>
    <w:rsid w:val="006521C6"/>
    <w:rsid w:val="006522AB"/>
    <w:rsid w:val="006524E9"/>
    <w:rsid w:val="006526AB"/>
    <w:rsid w:val="00652738"/>
    <w:rsid w:val="00652D21"/>
    <w:rsid w:val="006535DB"/>
    <w:rsid w:val="00653AA4"/>
    <w:rsid w:val="00653BEF"/>
    <w:rsid w:val="00654490"/>
    <w:rsid w:val="006549CC"/>
    <w:rsid w:val="00654CEE"/>
    <w:rsid w:val="00654DA8"/>
    <w:rsid w:val="00655492"/>
    <w:rsid w:val="006554AA"/>
    <w:rsid w:val="00655E14"/>
    <w:rsid w:val="00655E6A"/>
    <w:rsid w:val="00655F66"/>
    <w:rsid w:val="00656133"/>
    <w:rsid w:val="006563C6"/>
    <w:rsid w:val="006572A1"/>
    <w:rsid w:val="006573A8"/>
    <w:rsid w:val="00657654"/>
    <w:rsid w:val="00657D0C"/>
    <w:rsid w:val="006605FB"/>
    <w:rsid w:val="0066092F"/>
    <w:rsid w:val="00660B13"/>
    <w:rsid w:val="006613D5"/>
    <w:rsid w:val="00661522"/>
    <w:rsid w:val="006616F0"/>
    <w:rsid w:val="00661DCF"/>
    <w:rsid w:val="00662376"/>
    <w:rsid w:val="006624DE"/>
    <w:rsid w:val="0066258B"/>
    <w:rsid w:val="006626AC"/>
    <w:rsid w:val="00662F1E"/>
    <w:rsid w:val="006634F6"/>
    <w:rsid w:val="0066389F"/>
    <w:rsid w:val="00663DE0"/>
    <w:rsid w:val="00663F6A"/>
    <w:rsid w:val="00664081"/>
    <w:rsid w:val="00664509"/>
    <w:rsid w:val="00664538"/>
    <w:rsid w:val="0066474D"/>
    <w:rsid w:val="006647AA"/>
    <w:rsid w:val="006649F6"/>
    <w:rsid w:val="00664B58"/>
    <w:rsid w:val="00664C23"/>
    <w:rsid w:val="00664FC7"/>
    <w:rsid w:val="00665529"/>
    <w:rsid w:val="00665C2C"/>
    <w:rsid w:val="006660D0"/>
    <w:rsid w:val="00666BC3"/>
    <w:rsid w:val="006674CE"/>
    <w:rsid w:val="0067015D"/>
    <w:rsid w:val="00670347"/>
    <w:rsid w:val="00670A84"/>
    <w:rsid w:val="00670E79"/>
    <w:rsid w:val="006715A6"/>
    <w:rsid w:val="0067244D"/>
    <w:rsid w:val="00672A8E"/>
    <w:rsid w:val="00673516"/>
    <w:rsid w:val="00673BA8"/>
    <w:rsid w:val="00673CF1"/>
    <w:rsid w:val="00674278"/>
    <w:rsid w:val="00674C4C"/>
    <w:rsid w:val="0067555F"/>
    <w:rsid w:val="006757F2"/>
    <w:rsid w:val="00675C87"/>
    <w:rsid w:val="00675CDE"/>
    <w:rsid w:val="006760AF"/>
    <w:rsid w:val="00676427"/>
    <w:rsid w:val="0067677E"/>
    <w:rsid w:val="00676949"/>
    <w:rsid w:val="00676D84"/>
    <w:rsid w:val="006771E0"/>
    <w:rsid w:val="00677D51"/>
    <w:rsid w:val="00677F59"/>
    <w:rsid w:val="00680311"/>
    <w:rsid w:val="00680CFD"/>
    <w:rsid w:val="006816E6"/>
    <w:rsid w:val="006818F4"/>
    <w:rsid w:val="0068364C"/>
    <w:rsid w:val="00683AB0"/>
    <w:rsid w:val="00683D39"/>
    <w:rsid w:val="00683F68"/>
    <w:rsid w:val="00684529"/>
    <w:rsid w:val="0068490F"/>
    <w:rsid w:val="00684BBB"/>
    <w:rsid w:val="0068511D"/>
    <w:rsid w:val="006852F4"/>
    <w:rsid w:val="00685874"/>
    <w:rsid w:val="00685BF5"/>
    <w:rsid w:val="00685E8B"/>
    <w:rsid w:val="00686449"/>
    <w:rsid w:val="006864AE"/>
    <w:rsid w:val="00686644"/>
    <w:rsid w:val="0068748D"/>
    <w:rsid w:val="00687891"/>
    <w:rsid w:val="00687EAF"/>
    <w:rsid w:val="006902F3"/>
    <w:rsid w:val="00690562"/>
    <w:rsid w:val="00690D61"/>
    <w:rsid w:val="00691652"/>
    <w:rsid w:val="00691E1D"/>
    <w:rsid w:val="00692767"/>
    <w:rsid w:val="00692E51"/>
    <w:rsid w:val="006930F7"/>
    <w:rsid w:val="00693180"/>
    <w:rsid w:val="0069344D"/>
    <w:rsid w:val="00693C0F"/>
    <w:rsid w:val="00693E66"/>
    <w:rsid w:val="00694175"/>
    <w:rsid w:val="006941EC"/>
    <w:rsid w:val="00694694"/>
    <w:rsid w:val="00694BBD"/>
    <w:rsid w:val="00694F60"/>
    <w:rsid w:val="00695281"/>
    <w:rsid w:val="0069558D"/>
    <w:rsid w:val="006957D2"/>
    <w:rsid w:val="00695DAA"/>
    <w:rsid w:val="0069617C"/>
    <w:rsid w:val="006962F6"/>
    <w:rsid w:val="006967C6"/>
    <w:rsid w:val="00697055"/>
    <w:rsid w:val="0069711E"/>
    <w:rsid w:val="0069747B"/>
    <w:rsid w:val="006A0290"/>
    <w:rsid w:val="006A060E"/>
    <w:rsid w:val="006A0743"/>
    <w:rsid w:val="006A0BEA"/>
    <w:rsid w:val="006A1528"/>
    <w:rsid w:val="006A1900"/>
    <w:rsid w:val="006A1C78"/>
    <w:rsid w:val="006A1FA9"/>
    <w:rsid w:val="006A22A1"/>
    <w:rsid w:val="006A272A"/>
    <w:rsid w:val="006A2BF0"/>
    <w:rsid w:val="006A390A"/>
    <w:rsid w:val="006A3A19"/>
    <w:rsid w:val="006A481B"/>
    <w:rsid w:val="006A50CB"/>
    <w:rsid w:val="006A62E0"/>
    <w:rsid w:val="006A6649"/>
    <w:rsid w:val="006A6C96"/>
    <w:rsid w:val="006A6D9E"/>
    <w:rsid w:val="006A7443"/>
    <w:rsid w:val="006A770A"/>
    <w:rsid w:val="006A7F20"/>
    <w:rsid w:val="006B0013"/>
    <w:rsid w:val="006B0249"/>
    <w:rsid w:val="006B047B"/>
    <w:rsid w:val="006B0A8C"/>
    <w:rsid w:val="006B10EE"/>
    <w:rsid w:val="006B11CD"/>
    <w:rsid w:val="006B16CB"/>
    <w:rsid w:val="006B1E95"/>
    <w:rsid w:val="006B1FAB"/>
    <w:rsid w:val="006B26C7"/>
    <w:rsid w:val="006B2898"/>
    <w:rsid w:val="006B2E25"/>
    <w:rsid w:val="006B2F09"/>
    <w:rsid w:val="006B3CFA"/>
    <w:rsid w:val="006B4A6D"/>
    <w:rsid w:val="006B4E88"/>
    <w:rsid w:val="006B4FB6"/>
    <w:rsid w:val="006B5297"/>
    <w:rsid w:val="006B55CF"/>
    <w:rsid w:val="006B5619"/>
    <w:rsid w:val="006B58BD"/>
    <w:rsid w:val="006B592A"/>
    <w:rsid w:val="006B5A26"/>
    <w:rsid w:val="006B5C7F"/>
    <w:rsid w:val="006B5E12"/>
    <w:rsid w:val="006B5E7D"/>
    <w:rsid w:val="006B655E"/>
    <w:rsid w:val="006B6D3A"/>
    <w:rsid w:val="006B71CB"/>
    <w:rsid w:val="006B7745"/>
    <w:rsid w:val="006B7E34"/>
    <w:rsid w:val="006C00FA"/>
    <w:rsid w:val="006C0263"/>
    <w:rsid w:val="006C0DE1"/>
    <w:rsid w:val="006C0E63"/>
    <w:rsid w:val="006C1730"/>
    <w:rsid w:val="006C178E"/>
    <w:rsid w:val="006C1F7A"/>
    <w:rsid w:val="006C2F17"/>
    <w:rsid w:val="006C339A"/>
    <w:rsid w:val="006C4483"/>
    <w:rsid w:val="006C4733"/>
    <w:rsid w:val="006C47B3"/>
    <w:rsid w:val="006C4948"/>
    <w:rsid w:val="006C5337"/>
    <w:rsid w:val="006C589F"/>
    <w:rsid w:val="006C59CC"/>
    <w:rsid w:val="006C5D2C"/>
    <w:rsid w:val="006C659C"/>
    <w:rsid w:val="006C65DA"/>
    <w:rsid w:val="006C6989"/>
    <w:rsid w:val="006C6F72"/>
    <w:rsid w:val="006C700F"/>
    <w:rsid w:val="006C75B9"/>
    <w:rsid w:val="006C7B98"/>
    <w:rsid w:val="006D07CA"/>
    <w:rsid w:val="006D1565"/>
    <w:rsid w:val="006D178F"/>
    <w:rsid w:val="006D2055"/>
    <w:rsid w:val="006D23F4"/>
    <w:rsid w:val="006D28D1"/>
    <w:rsid w:val="006D29DE"/>
    <w:rsid w:val="006D2E56"/>
    <w:rsid w:val="006D30EE"/>
    <w:rsid w:val="006D3101"/>
    <w:rsid w:val="006D3985"/>
    <w:rsid w:val="006D39A1"/>
    <w:rsid w:val="006D3B91"/>
    <w:rsid w:val="006D3EC5"/>
    <w:rsid w:val="006D3F87"/>
    <w:rsid w:val="006D4895"/>
    <w:rsid w:val="006D4D2F"/>
    <w:rsid w:val="006D5888"/>
    <w:rsid w:val="006D5A1A"/>
    <w:rsid w:val="006D621F"/>
    <w:rsid w:val="006D742A"/>
    <w:rsid w:val="006D74C4"/>
    <w:rsid w:val="006D7A05"/>
    <w:rsid w:val="006E1643"/>
    <w:rsid w:val="006E1BFB"/>
    <w:rsid w:val="006E1E60"/>
    <w:rsid w:val="006E2E5F"/>
    <w:rsid w:val="006E3438"/>
    <w:rsid w:val="006E37AF"/>
    <w:rsid w:val="006E3B28"/>
    <w:rsid w:val="006E3D7E"/>
    <w:rsid w:val="006E48B5"/>
    <w:rsid w:val="006E5103"/>
    <w:rsid w:val="006E563A"/>
    <w:rsid w:val="006E591A"/>
    <w:rsid w:val="006E5F3D"/>
    <w:rsid w:val="006E60D2"/>
    <w:rsid w:val="006E61AB"/>
    <w:rsid w:val="006E682F"/>
    <w:rsid w:val="006E6EA9"/>
    <w:rsid w:val="006E6FEF"/>
    <w:rsid w:val="006E7013"/>
    <w:rsid w:val="006E71AC"/>
    <w:rsid w:val="006E791B"/>
    <w:rsid w:val="006F0734"/>
    <w:rsid w:val="006F0B10"/>
    <w:rsid w:val="006F0BE2"/>
    <w:rsid w:val="006F0D9C"/>
    <w:rsid w:val="006F10D6"/>
    <w:rsid w:val="006F162B"/>
    <w:rsid w:val="006F2DCA"/>
    <w:rsid w:val="006F33D2"/>
    <w:rsid w:val="006F34CC"/>
    <w:rsid w:val="006F38F4"/>
    <w:rsid w:val="006F3BE1"/>
    <w:rsid w:val="006F3BE9"/>
    <w:rsid w:val="006F4078"/>
    <w:rsid w:val="006F418C"/>
    <w:rsid w:val="006F4B06"/>
    <w:rsid w:val="006F4E66"/>
    <w:rsid w:val="006F54B0"/>
    <w:rsid w:val="006F5502"/>
    <w:rsid w:val="006F573B"/>
    <w:rsid w:val="006F5893"/>
    <w:rsid w:val="006F5B82"/>
    <w:rsid w:val="006F6574"/>
    <w:rsid w:val="006F6D51"/>
    <w:rsid w:val="006F7970"/>
    <w:rsid w:val="007000C8"/>
    <w:rsid w:val="00700137"/>
    <w:rsid w:val="007009CD"/>
    <w:rsid w:val="007014D4"/>
    <w:rsid w:val="00701AB8"/>
    <w:rsid w:val="00702318"/>
    <w:rsid w:val="007023AA"/>
    <w:rsid w:val="0070269A"/>
    <w:rsid w:val="007032F0"/>
    <w:rsid w:val="007035C4"/>
    <w:rsid w:val="0070397A"/>
    <w:rsid w:val="007049B8"/>
    <w:rsid w:val="00704BCA"/>
    <w:rsid w:val="00704DA3"/>
    <w:rsid w:val="00704F08"/>
    <w:rsid w:val="00705B0D"/>
    <w:rsid w:val="00705D94"/>
    <w:rsid w:val="00705F0B"/>
    <w:rsid w:val="00706F18"/>
    <w:rsid w:val="0071039D"/>
    <w:rsid w:val="00710646"/>
    <w:rsid w:val="007108E2"/>
    <w:rsid w:val="007111F9"/>
    <w:rsid w:val="007114B4"/>
    <w:rsid w:val="00711A12"/>
    <w:rsid w:val="00711B0D"/>
    <w:rsid w:val="007133BC"/>
    <w:rsid w:val="00713495"/>
    <w:rsid w:val="007137B0"/>
    <w:rsid w:val="007137C4"/>
    <w:rsid w:val="00713D9B"/>
    <w:rsid w:val="00714A4B"/>
    <w:rsid w:val="00714EAE"/>
    <w:rsid w:val="00715609"/>
    <w:rsid w:val="007166DF"/>
    <w:rsid w:val="00716B16"/>
    <w:rsid w:val="00716B5A"/>
    <w:rsid w:val="00717210"/>
    <w:rsid w:val="00717274"/>
    <w:rsid w:val="007200C2"/>
    <w:rsid w:val="00720223"/>
    <w:rsid w:val="0072047F"/>
    <w:rsid w:val="0072078A"/>
    <w:rsid w:val="00720B4A"/>
    <w:rsid w:val="00720C99"/>
    <w:rsid w:val="00720CD5"/>
    <w:rsid w:val="0072191E"/>
    <w:rsid w:val="00721980"/>
    <w:rsid w:val="00721DB1"/>
    <w:rsid w:val="00722278"/>
    <w:rsid w:val="00722BD1"/>
    <w:rsid w:val="007235DC"/>
    <w:rsid w:val="0072367B"/>
    <w:rsid w:val="00723C85"/>
    <w:rsid w:val="00724164"/>
    <w:rsid w:val="0072467C"/>
    <w:rsid w:val="00724F2B"/>
    <w:rsid w:val="00724FBE"/>
    <w:rsid w:val="00725271"/>
    <w:rsid w:val="007252F1"/>
    <w:rsid w:val="0072559C"/>
    <w:rsid w:val="00725E0A"/>
    <w:rsid w:val="00725E71"/>
    <w:rsid w:val="00725F1B"/>
    <w:rsid w:val="00726594"/>
    <w:rsid w:val="007265B8"/>
    <w:rsid w:val="00726D86"/>
    <w:rsid w:val="007270F1"/>
    <w:rsid w:val="007279E6"/>
    <w:rsid w:val="00727AB8"/>
    <w:rsid w:val="00727ABA"/>
    <w:rsid w:val="00727B47"/>
    <w:rsid w:val="0073013F"/>
    <w:rsid w:val="00730237"/>
    <w:rsid w:val="00730AC3"/>
    <w:rsid w:val="00730D01"/>
    <w:rsid w:val="00730D3D"/>
    <w:rsid w:val="00730FBE"/>
    <w:rsid w:val="007314C4"/>
    <w:rsid w:val="00731F30"/>
    <w:rsid w:val="00732019"/>
    <w:rsid w:val="00732039"/>
    <w:rsid w:val="00732386"/>
    <w:rsid w:val="007325E9"/>
    <w:rsid w:val="00732B6E"/>
    <w:rsid w:val="007333EF"/>
    <w:rsid w:val="0073432D"/>
    <w:rsid w:val="00734740"/>
    <w:rsid w:val="00734972"/>
    <w:rsid w:val="00734D57"/>
    <w:rsid w:val="00735710"/>
    <w:rsid w:val="00735E08"/>
    <w:rsid w:val="00735FB5"/>
    <w:rsid w:val="00736209"/>
    <w:rsid w:val="007366BB"/>
    <w:rsid w:val="00736EFD"/>
    <w:rsid w:val="00736F0A"/>
    <w:rsid w:val="00737668"/>
    <w:rsid w:val="0073794A"/>
    <w:rsid w:val="00737C8A"/>
    <w:rsid w:val="00737C8F"/>
    <w:rsid w:val="0074055A"/>
    <w:rsid w:val="007408E8"/>
    <w:rsid w:val="00740AB4"/>
    <w:rsid w:val="007417F9"/>
    <w:rsid w:val="007418A8"/>
    <w:rsid w:val="007419C5"/>
    <w:rsid w:val="00741A0D"/>
    <w:rsid w:val="00742FF9"/>
    <w:rsid w:val="007432D5"/>
    <w:rsid w:val="0074344C"/>
    <w:rsid w:val="00743543"/>
    <w:rsid w:val="00743627"/>
    <w:rsid w:val="0074377A"/>
    <w:rsid w:val="00743BBF"/>
    <w:rsid w:val="007444B2"/>
    <w:rsid w:val="007448F7"/>
    <w:rsid w:val="00744947"/>
    <w:rsid w:val="00744B8E"/>
    <w:rsid w:val="00745086"/>
    <w:rsid w:val="007453D0"/>
    <w:rsid w:val="00745BFA"/>
    <w:rsid w:val="007461F6"/>
    <w:rsid w:val="00746253"/>
    <w:rsid w:val="00746740"/>
    <w:rsid w:val="00746AA6"/>
    <w:rsid w:val="00746ACB"/>
    <w:rsid w:val="00746CE1"/>
    <w:rsid w:val="00746F0D"/>
    <w:rsid w:val="00747181"/>
    <w:rsid w:val="00750231"/>
    <w:rsid w:val="007508F1"/>
    <w:rsid w:val="00750AE0"/>
    <w:rsid w:val="00751375"/>
    <w:rsid w:val="00751421"/>
    <w:rsid w:val="007515D0"/>
    <w:rsid w:val="00751D80"/>
    <w:rsid w:val="00752EBF"/>
    <w:rsid w:val="00752F4E"/>
    <w:rsid w:val="007532DA"/>
    <w:rsid w:val="00753C1E"/>
    <w:rsid w:val="0075439B"/>
    <w:rsid w:val="00754F5B"/>
    <w:rsid w:val="007551B9"/>
    <w:rsid w:val="007553E5"/>
    <w:rsid w:val="00755A29"/>
    <w:rsid w:val="00756011"/>
    <w:rsid w:val="007562B4"/>
    <w:rsid w:val="00756D57"/>
    <w:rsid w:val="00756DA5"/>
    <w:rsid w:val="0075777B"/>
    <w:rsid w:val="00757818"/>
    <w:rsid w:val="00757859"/>
    <w:rsid w:val="00757BF6"/>
    <w:rsid w:val="00757E50"/>
    <w:rsid w:val="00760720"/>
    <w:rsid w:val="0076078F"/>
    <w:rsid w:val="00761912"/>
    <w:rsid w:val="00761E72"/>
    <w:rsid w:val="00762DFE"/>
    <w:rsid w:val="00763067"/>
    <w:rsid w:val="00763690"/>
    <w:rsid w:val="007636D4"/>
    <w:rsid w:val="00763978"/>
    <w:rsid w:val="007639DC"/>
    <w:rsid w:val="00763EA4"/>
    <w:rsid w:val="00764A81"/>
    <w:rsid w:val="00765386"/>
    <w:rsid w:val="00765FB0"/>
    <w:rsid w:val="0076612C"/>
    <w:rsid w:val="0076671A"/>
    <w:rsid w:val="007677DB"/>
    <w:rsid w:val="00770355"/>
    <w:rsid w:val="0077057F"/>
    <w:rsid w:val="00770A61"/>
    <w:rsid w:val="00770AA9"/>
    <w:rsid w:val="00770C6F"/>
    <w:rsid w:val="00771107"/>
    <w:rsid w:val="0077136D"/>
    <w:rsid w:val="0077266B"/>
    <w:rsid w:val="007729F3"/>
    <w:rsid w:val="007736A6"/>
    <w:rsid w:val="007739DB"/>
    <w:rsid w:val="00773B89"/>
    <w:rsid w:val="00774E0E"/>
    <w:rsid w:val="00775093"/>
    <w:rsid w:val="007753CA"/>
    <w:rsid w:val="0077561C"/>
    <w:rsid w:val="007756C9"/>
    <w:rsid w:val="00775903"/>
    <w:rsid w:val="00775CF3"/>
    <w:rsid w:val="00775EBC"/>
    <w:rsid w:val="00775F64"/>
    <w:rsid w:val="007775A7"/>
    <w:rsid w:val="007775BB"/>
    <w:rsid w:val="007778E3"/>
    <w:rsid w:val="00777ABB"/>
    <w:rsid w:val="00777EB9"/>
    <w:rsid w:val="00777EDF"/>
    <w:rsid w:val="00780147"/>
    <w:rsid w:val="007802F0"/>
    <w:rsid w:val="0078032E"/>
    <w:rsid w:val="0078044B"/>
    <w:rsid w:val="007805A3"/>
    <w:rsid w:val="007807C6"/>
    <w:rsid w:val="00780AE3"/>
    <w:rsid w:val="007811F0"/>
    <w:rsid w:val="0078152C"/>
    <w:rsid w:val="0078175E"/>
    <w:rsid w:val="00781B5C"/>
    <w:rsid w:val="00781D63"/>
    <w:rsid w:val="0078216F"/>
    <w:rsid w:val="007822D6"/>
    <w:rsid w:val="007828CE"/>
    <w:rsid w:val="00782A7B"/>
    <w:rsid w:val="00783202"/>
    <w:rsid w:val="007836F3"/>
    <w:rsid w:val="0078373A"/>
    <w:rsid w:val="0078483A"/>
    <w:rsid w:val="00784A86"/>
    <w:rsid w:val="007854FA"/>
    <w:rsid w:val="007855B2"/>
    <w:rsid w:val="007856A9"/>
    <w:rsid w:val="00785D21"/>
    <w:rsid w:val="00785FEB"/>
    <w:rsid w:val="007861EF"/>
    <w:rsid w:val="007877D9"/>
    <w:rsid w:val="00790173"/>
    <w:rsid w:val="00790291"/>
    <w:rsid w:val="00790416"/>
    <w:rsid w:val="0079057C"/>
    <w:rsid w:val="00790B4E"/>
    <w:rsid w:val="00790FED"/>
    <w:rsid w:val="00790FF2"/>
    <w:rsid w:val="007914B4"/>
    <w:rsid w:val="007918D5"/>
    <w:rsid w:val="00791DA8"/>
    <w:rsid w:val="00792142"/>
    <w:rsid w:val="007921D7"/>
    <w:rsid w:val="00792B22"/>
    <w:rsid w:val="00792BFA"/>
    <w:rsid w:val="0079380D"/>
    <w:rsid w:val="00793F91"/>
    <w:rsid w:val="007941F5"/>
    <w:rsid w:val="007942A8"/>
    <w:rsid w:val="00794356"/>
    <w:rsid w:val="00794472"/>
    <w:rsid w:val="00795329"/>
    <w:rsid w:val="007956E0"/>
    <w:rsid w:val="0079666A"/>
    <w:rsid w:val="0079679B"/>
    <w:rsid w:val="00796B6B"/>
    <w:rsid w:val="007A0008"/>
    <w:rsid w:val="007A02DC"/>
    <w:rsid w:val="007A0B96"/>
    <w:rsid w:val="007A11A7"/>
    <w:rsid w:val="007A14F0"/>
    <w:rsid w:val="007A16DD"/>
    <w:rsid w:val="007A17FF"/>
    <w:rsid w:val="007A1CEE"/>
    <w:rsid w:val="007A218E"/>
    <w:rsid w:val="007A2374"/>
    <w:rsid w:val="007A242B"/>
    <w:rsid w:val="007A2A03"/>
    <w:rsid w:val="007A3C91"/>
    <w:rsid w:val="007A3CE7"/>
    <w:rsid w:val="007A59A1"/>
    <w:rsid w:val="007A71DD"/>
    <w:rsid w:val="007A76F6"/>
    <w:rsid w:val="007A7A9D"/>
    <w:rsid w:val="007A7C88"/>
    <w:rsid w:val="007A7DD4"/>
    <w:rsid w:val="007B0216"/>
    <w:rsid w:val="007B0432"/>
    <w:rsid w:val="007B0AB8"/>
    <w:rsid w:val="007B1581"/>
    <w:rsid w:val="007B194B"/>
    <w:rsid w:val="007B2B5D"/>
    <w:rsid w:val="007B33C2"/>
    <w:rsid w:val="007B36C0"/>
    <w:rsid w:val="007B3AF9"/>
    <w:rsid w:val="007B3C30"/>
    <w:rsid w:val="007B3C31"/>
    <w:rsid w:val="007B4135"/>
    <w:rsid w:val="007B45C3"/>
    <w:rsid w:val="007B4775"/>
    <w:rsid w:val="007B47DB"/>
    <w:rsid w:val="007B4988"/>
    <w:rsid w:val="007B4C97"/>
    <w:rsid w:val="007B4DB3"/>
    <w:rsid w:val="007B5886"/>
    <w:rsid w:val="007B6649"/>
    <w:rsid w:val="007B69F0"/>
    <w:rsid w:val="007B6D9A"/>
    <w:rsid w:val="007B7C51"/>
    <w:rsid w:val="007B7C78"/>
    <w:rsid w:val="007C0819"/>
    <w:rsid w:val="007C0A6A"/>
    <w:rsid w:val="007C0B39"/>
    <w:rsid w:val="007C0C6F"/>
    <w:rsid w:val="007C0FFA"/>
    <w:rsid w:val="007C10E8"/>
    <w:rsid w:val="007C128E"/>
    <w:rsid w:val="007C1A4D"/>
    <w:rsid w:val="007C27E4"/>
    <w:rsid w:val="007C2AA4"/>
    <w:rsid w:val="007C2C11"/>
    <w:rsid w:val="007C31EA"/>
    <w:rsid w:val="007C36A9"/>
    <w:rsid w:val="007C37E3"/>
    <w:rsid w:val="007C3956"/>
    <w:rsid w:val="007C3ED9"/>
    <w:rsid w:val="007C4095"/>
    <w:rsid w:val="007C4A40"/>
    <w:rsid w:val="007C5292"/>
    <w:rsid w:val="007C5371"/>
    <w:rsid w:val="007C57D8"/>
    <w:rsid w:val="007C5B6C"/>
    <w:rsid w:val="007C5D3F"/>
    <w:rsid w:val="007C5EA7"/>
    <w:rsid w:val="007C6907"/>
    <w:rsid w:val="007C6F2C"/>
    <w:rsid w:val="007C7341"/>
    <w:rsid w:val="007C77D9"/>
    <w:rsid w:val="007C7B49"/>
    <w:rsid w:val="007D008A"/>
    <w:rsid w:val="007D0501"/>
    <w:rsid w:val="007D06D7"/>
    <w:rsid w:val="007D0AFB"/>
    <w:rsid w:val="007D0E20"/>
    <w:rsid w:val="007D112A"/>
    <w:rsid w:val="007D1B2C"/>
    <w:rsid w:val="007D1CC8"/>
    <w:rsid w:val="007D2030"/>
    <w:rsid w:val="007D2281"/>
    <w:rsid w:val="007D255D"/>
    <w:rsid w:val="007D274D"/>
    <w:rsid w:val="007D2AD9"/>
    <w:rsid w:val="007D35FD"/>
    <w:rsid w:val="007D3BAD"/>
    <w:rsid w:val="007D3BF8"/>
    <w:rsid w:val="007D3C97"/>
    <w:rsid w:val="007D4025"/>
    <w:rsid w:val="007D466C"/>
    <w:rsid w:val="007D468D"/>
    <w:rsid w:val="007D4C57"/>
    <w:rsid w:val="007D5979"/>
    <w:rsid w:val="007D5C38"/>
    <w:rsid w:val="007D61C0"/>
    <w:rsid w:val="007D63D2"/>
    <w:rsid w:val="007D6647"/>
    <w:rsid w:val="007D66A6"/>
    <w:rsid w:val="007D6828"/>
    <w:rsid w:val="007D6D83"/>
    <w:rsid w:val="007D6DA0"/>
    <w:rsid w:val="007D70EA"/>
    <w:rsid w:val="007D72E4"/>
    <w:rsid w:val="007D7579"/>
    <w:rsid w:val="007E000D"/>
    <w:rsid w:val="007E016A"/>
    <w:rsid w:val="007E0C61"/>
    <w:rsid w:val="007E1558"/>
    <w:rsid w:val="007E1D4A"/>
    <w:rsid w:val="007E1FE7"/>
    <w:rsid w:val="007E2CC3"/>
    <w:rsid w:val="007E306E"/>
    <w:rsid w:val="007E363B"/>
    <w:rsid w:val="007E371E"/>
    <w:rsid w:val="007E3BB2"/>
    <w:rsid w:val="007E413E"/>
    <w:rsid w:val="007E599D"/>
    <w:rsid w:val="007E5B5D"/>
    <w:rsid w:val="007E638B"/>
    <w:rsid w:val="007E6BC6"/>
    <w:rsid w:val="007E72EE"/>
    <w:rsid w:val="007E73A6"/>
    <w:rsid w:val="007E7AC9"/>
    <w:rsid w:val="007E7B92"/>
    <w:rsid w:val="007E7E6F"/>
    <w:rsid w:val="007E7F80"/>
    <w:rsid w:val="007F1364"/>
    <w:rsid w:val="007F14DC"/>
    <w:rsid w:val="007F16B9"/>
    <w:rsid w:val="007F1789"/>
    <w:rsid w:val="007F1FC6"/>
    <w:rsid w:val="007F23A5"/>
    <w:rsid w:val="007F2538"/>
    <w:rsid w:val="007F2B71"/>
    <w:rsid w:val="007F3359"/>
    <w:rsid w:val="007F364D"/>
    <w:rsid w:val="007F3FC7"/>
    <w:rsid w:val="007F4D1A"/>
    <w:rsid w:val="007F5A43"/>
    <w:rsid w:val="007F5AEA"/>
    <w:rsid w:val="007F6628"/>
    <w:rsid w:val="007F6754"/>
    <w:rsid w:val="007F6AF3"/>
    <w:rsid w:val="007F7125"/>
    <w:rsid w:val="007F7151"/>
    <w:rsid w:val="007F7449"/>
    <w:rsid w:val="007F74B7"/>
    <w:rsid w:val="007F74C9"/>
    <w:rsid w:val="007F78A8"/>
    <w:rsid w:val="007F78E7"/>
    <w:rsid w:val="007F7BF6"/>
    <w:rsid w:val="007F7D0A"/>
    <w:rsid w:val="00800471"/>
    <w:rsid w:val="0080084E"/>
    <w:rsid w:val="008008DD"/>
    <w:rsid w:val="00801098"/>
    <w:rsid w:val="00801634"/>
    <w:rsid w:val="008016C6"/>
    <w:rsid w:val="0080185D"/>
    <w:rsid w:val="00802F32"/>
    <w:rsid w:val="008035BC"/>
    <w:rsid w:val="008038A8"/>
    <w:rsid w:val="00803D8C"/>
    <w:rsid w:val="00803DC1"/>
    <w:rsid w:val="00803E40"/>
    <w:rsid w:val="0080539F"/>
    <w:rsid w:val="00805668"/>
    <w:rsid w:val="008059AA"/>
    <w:rsid w:val="00805A7F"/>
    <w:rsid w:val="00806514"/>
    <w:rsid w:val="00806727"/>
    <w:rsid w:val="00806D33"/>
    <w:rsid w:val="00807072"/>
    <w:rsid w:val="00807388"/>
    <w:rsid w:val="00807B05"/>
    <w:rsid w:val="00807B3A"/>
    <w:rsid w:val="00810141"/>
    <w:rsid w:val="00810C6A"/>
    <w:rsid w:val="008111E3"/>
    <w:rsid w:val="00811761"/>
    <w:rsid w:val="00811D93"/>
    <w:rsid w:val="00811E4B"/>
    <w:rsid w:val="00811FE3"/>
    <w:rsid w:val="00812452"/>
    <w:rsid w:val="008126DD"/>
    <w:rsid w:val="0081283A"/>
    <w:rsid w:val="008129F7"/>
    <w:rsid w:val="00813796"/>
    <w:rsid w:val="00813B02"/>
    <w:rsid w:val="0081461F"/>
    <w:rsid w:val="00814EFF"/>
    <w:rsid w:val="00815585"/>
    <w:rsid w:val="00815705"/>
    <w:rsid w:val="0081577B"/>
    <w:rsid w:val="008157A4"/>
    <w:rsid w:val="00815E70"/>
    <w:rsid w:val="008161CE"/>
    <w:rsid w:val="00816307"/>
    <w:rsid w:val="00816738"/>
    <w:rsid w:val="00816D93"/>
    <w:rsid w:val="008170C3"/>
    <w:rsid w:val="00817C03"/>
    <w:rsid w:val="00817D03"/>
    <w:rsid w:val="00820401"/>
    <w:rsid w:val="008205AC"/>
    <w:rsid w:val="008213A2"/>
    <w:rsid w:val="0082172E"/>
    <w:rsid w:val="00821B62"/>
    <w:rsid w:val="00821E7F"/>
    <w:rsid w:val="00822331"/>
    <w:rsid w:val="0082254A"/>
    <w:rsid w:val="00822897"/>
    <w:rsid w:val="00822A5D"/>
    <w:rsid w:val="00822B42"/>
    <w:rsid w:val="00822FF4"/>
    <w:rsid w:val="008230C3"/>
    <w:rsid w:val="008230CC"/>
    <w:rsid w:val="008233BA"/>
    <w:rsid w:val="008238FA"/>
    <w:rsid w:val="00823DBE"/>
    <w:rsid w:val="0082439E"/>
    <w:rsid w:val="008247D6"/>
    <w:rsid w:val="00824A18"/>
    <w:rsid w:val="00824C68"/>
    <w:rsid w:val="00825CD2"/>
    <w:rsid w:val="0082666D"/>
    <w:rsid w:val="00826EDC"/>
    <w:rsid w:val="008272F7"/>
    <w:rsid w:val="008273E8"/>
    <w:rsid w:val="00827BC6"/>
    <w:rsid w:val="00830145"/>
    <w:rsid w:val="0083025D"/>
    <w:rsid w:val="00830560"/>
    <w:rsid w:val="00830A07"/>
    <w:rsid w:val="00830BBF"/>
    <w:rsid w:val="00830E5E"/>
    <w:rsid w:val="0083159A"/>
    <w:rsid w:val="00832090"/>
    <w:rsid w:val="008326AC"/>
    <w:rsid w:val="008326B7"/>
    <w:rsid w:val="00832A20"/>
    <w:rsid w:val="00832A54"/>
    <w:rsid w:val="00832CFE"/>
    <w:rsid w:val="008331B1"/>
    <w:rsid w:val="00833B37"/>
    <w:rsid w:val="00833CD9"/>
    <w:rsid w:val="00833EB0"/>
    <w:rsid w:val="00834818"/>
    <w:rsid w:val="0083487C"/>
    <w:rsid w:val="00834B4E"/>
    <w:rsid w:val="00834ED0"/>
    <w:rsid w:val="00835457"/>
    <w:rsid w:val="00835A9C"/>
    <w:rsid w:val="0083607A"/>
    <w:rsid w:val="0083644A"/>
    <w:rsid w:val="00836D48"/>
    <w:rsid w:val="00836E3D"/>
    <w:rsid w:val="00836E60"/>
    <w:rsid w:val="00837787"/>
    <w:rsid w:val="008377D4"/>
    <w:rsid w:val="00837F55"/>
    <w:rsid w:val="00837FED"/>
    <w:rsid w:val="00840123"/>
    <w:rsid w:val="008405CC"/>
    <w:rsid w:val="008407E4"/>
    <w:rsid w:val="00840805"/>
    <w:rsid w:val="00841929"/>
    <w:rsid w:val="00842071"/>
    <w:rsid w:val="00842083"/>
    <w:rsid w:val="008420F8"/>
    <w:rsid w:val="0084216B"/>
    <w:rsid w:val="00842B38"/>
    <w:rsid w:val="00842C73"/>
    <w:rsid w:val="0084314A"/>
    <w:rsid w:val="00843401"/>
    <w:rsid w:val="00843502"/>
    <w:rsid w:val="00843602"/>
    <w:rsid w:val="00843B6D"/>
    <w:rsid w:val="008450A2"/>
    <w:rsid w:val="008459B9"/>
    <w:rsid w:val="00845EB0"/>
    <w:rsid w:val="00845EB6"/>
    <w:rsid w:val="0084612A"/>
    <w:rsid w:val="008465DD"/>
    <w:rsid w:val="00846ED8"/>
    <w:rsid w:val="00847170"/>
    <w:rsid w:val="008478A5"/>
    <w:rsid w:val="008509C7"/>
    <w:rsid w:val="00850B2F"/>
    <w:rsid w:val="00851048"/>
    <w:rsid w:val="008512F1"/>
    <w:rsid w:val="0085163E"/>
    <w:rsid w:val="008519BD"/>
    <w:rsid w:val="00851B77"/>
    <w:rsid w:val="008529A5"/>
    <w:rsid w:val="00852E26"/>
    <w:rsid w:val="008545E8"/>
    <w:rsid w:val="00854822"/>
    <w:rsid w:val="00854DE4"/>
    <w:rsid w:val="00854FE6"/>
    <w:rsid w:val="008553DD"/>
    <w:rsid w:val="008553F8"/>
    <w:rsid w:val="00855F05"/>
    <w:rsid w:val="008562F1"/>
    <w:rsid w:val="00856313"/>
    <w:rsid w:val="00856659"/>
    <w:rsid w:val="00856929"/>
    <w:rsid w:val="00856C3C"/>
    <w:rsid w:val="008573C1"/>
    <w:rsid w:val="00857955"/>
    <w:rsid w:val="00857F99"/>
    <w:rsid w:val="0086023E"/>
    <w:rsid w:val="00860702"/>
    <w:rsid w:val="00860AFF"/>
    <w:rsid w:val="00860D38"/>
    <w:rsid w:val="00861078"/>
    <w:rsid w:val="0086163E"/>
    <w:rsid w:val="00863539"/>
    <w:rsid w:val="00863791"/>
    <w:rsid w:val="008638FD"/>
    <w:rsid w:val="008639F0"/>
    <w:rsid w:val="00864835"/>
    <w:rsid w:val="00864AEA"/>
    <w:rsid w:val="008653E5"/>
    <w:rsid w:val="00865511"/>
    <w:rsid w:val="008658A2"/>
    <w:rsid w:val="00865A1E"/>
    <w:rsid w:val="00865DC3"/>
    <w:rsid w:val="00866598"/>
    <w:rsid w:val="00866EB3"/>
    <w:rsid w:val="00867975"/>
    <w:rsid w:val="008679C2"/>
    <w:rsid w:val="00867BCA"/>
    <w:rsid w:val="00867C46"/>
    <w:rsid w:val="00870E9C"/>
    <w:rsid w:val="00870ED6"/>
    <w:rsid w:val="008715D0"/>
    <w:rsid w:val="00871BD0"/>
    <w:rsid w:val="0087265C"/>
    <w:rsid w:val="00872B61"/>
    <w:rsid w:val="008730D7"/>
    <w:rsid w:val="0087313F"/>
    <w:rsid w:val="008731D1"/>
    <w:rsid w:val="008734F0"/>
    <w:rsid w:val="00874026"/>
    <w:rsid w:val="00875503"/>
    <w:rsid w:val="008757AA"/>
    <w:rsid w:val="008757E8"/>
    <w:rsid w:val="0087598A"/>
    <w:rsid w:val="0087662E"/>
    <w:rsid w:val="0087717F"/>
    <w:rsid w:val="008773C1"/>
    <w:rsid w:val="00877733"/>
    <w:rsid w:val="00877DDC"/>
    <w:rsid w:val="008815CE"/>
    <w:rsid w:val="00881605"/>
    <w:rsid w:val="00881B39"/>
    <w:rsid w:val="00881B5E"/>
    <w:rsid w:val="00882048"/>
    <w:rsid w:val="0088285B"/>
    <w:rsid w:val="008829D9"/>
    <w:rsid w:val="008829E9"/>
    <w:rsid w:val="008833F4"/>
    <w:rsid w:val="00883507"/>
    <w:rsid w:val="00883CEF"/>
    <w:rsid w:val="00884336"/>
    <w:rsid w:val="00884B9F"/>
    <w:rsid w:val="00884C33"/>
    <w:rsid w:val="00884FA6"/>
    <w:rsid w:val="00885CDC"/>
    <w:rsid w:val="00886931"/>
    <w:rsid w:val="00886C3C"/>
    <w:rsid w:val="00887D95"/>
    <w:rsid w:val="00890817"/>
    <w:rsid w:val="00890F1E"/>
    <w:rsid w:val="008911B0"/>
    <w:rsid w:val="00891831"/>
    <w:rsid w:val="00891FA2"/>
    <w:rsid w:val="00893081"/>
    <w:rsid w:val="008937B6"/>
    <w:rsid w:val="00893A53"/>
    <w:rsid w:val="00893B5C"/>
    <w:rsid w:val="00893F0C"/>
    <w:rsid w:val="008940CB"/>
    <w:rsid w:val="00894443"/>
    <w:rsid w:val="00894D5C"/>
    <w:rsid w:val="0089519E"/>
    <w:rsid w:val="00895826"/>
    <w:rsid w:val="00895F57"/>
    <w:rsid w:val="00896A45"/>
    <w:rsid w:val="00896F6A"/>
    <w:rsid w:val="0089777D"/>
    <w:rsid w:val="008978F6"/>
    <w:rsid w:val="00897DD5"/>
    <w:rsid w:val="00897F88"/>
    <w:rsid w:val="008A0C98"/>
    <w:rsid w:val="008A115C"/>
    <w:rsid w:val="008A1300"/>
    <w:rsid w:val="008A1BB0"/>
    <w:rsid w:val="008A2BAA"/>
    <w:rsid w:val="008A2D09"/>
    <w:rsid w:val="008A3002"/>
    <w:rsid w:val="008A3B49"/>
    <w:rsid w:val="008A3DBA"/>
    <w:rsid w:val="008A4D82"/>
    <w:rsid w:val="008A4E22"/>
    <w:rsid w:val="008A53A7"/>
    <w:rsid w:val="008A5BBA"/>
    <w:rsid w:val="008A5EEF"/>
    <w:rsid w:val="008A638E"/>
    <w:rsid w:val="008A6A8F"/>
    <w:rsid w:val="008A7851"/>
    <w:rsid w:val="008A7E58"/>
    <w:rsid w:val="008B018E"/>
    <w:rsid w:val="008B0F8B"/>
    <w:rsid w:val="008B1AFF"/>
    <w:rsid w:val="008B214A"/>
    <w:rsid w:val="008B21EA"/>
    <w:rsid w:val="008B3587"/>
    <w:rsid w:val="008B388B"/>
    <w:rsid w:val="008B3C3A"/>
    <w:rsid w:val="008B5242"/>
    <w:rsid w:val="008B5612"/>
    <w:rsid w:val="008B562A"/>
    <w:rsid w:val="008B5A3F"/>
    <w:rsid w:val="008B6266"/>
    <w:rsid w:val="008B64ED"/>
    <w:rsid w:val="008B67E2"/>
    <w:rsid w:val="008B72E2"/>
    <w:rsid w:val="008B7C2D"/>
    <w:rsid w:val="008B7C35"/>
    <w:rsid w:val="008C0C7C"/>
    <w:rsid w:val="008C0FE5"/>
    <w:rsid w:val="008C1C96"/>
    <w:rsid w:val="008C1CBF"/>
    <w:rsid w:val="008C1D21"/>
    <w:rsid w:val="008C1E3C"/>
    <w:rsid w:val="008C248E"/>
    <w:rsid w:val="008C283F"/>
    <w:rsid w:val="008C29FC"/>
    <w:rsid w:val="008C2F73"/>
    <w:rsid w:val="008C30BB"/>
    <w:rsid w:val="008C34CC"/>
    <w:rsid w:val="008C35FF"/>
    <w:rsid w:val="008C370C"/>
    <w:rsid w:val="008C37B6"/>
    <w:rsid w:val="008C3ABB"/>
    <w:rsid w:val="008C3B6A"/>
    <w:rsid w:val="008C3E04"/>
    <w:rsid w:val="008C4A4E"/>
    <w:rsid w:val="008C4ADA"/>
    <w:rsid w:val="008C4E95"/>
    <w:rsid w:val="008C5092"/>
    <w:rsid w:val="008C56AF"/>
    <w:rsid w:val="008C6C83"/>
    <w:rsid w:val="008C709A"/>
    <w:rsid w:val="008C7281"/>
    <w:rsid w:val="008C7F85"/>
    <w:rsid w:val="008D000A"/>
    <w:rsid w:val="008D05DE"/>
    <w:rsid w:val="008D0B5D"/>
    <w:rsid w:val="008D0EED"/>
    <w:rsid w:val="008D0FE7"/>
    <w:rsid w:val="008D1B50"/>
    <w:rsid w:val="008D1C81"/>
    <w:rsid w:val="008D2714"/>
    <w:rsid w:val="008D2A20"/>
    <w:rsid w:val="008D3393"/>
    <w:rsid w:val="008D3493"/>
    <w:rsid w:val="008D3517"/>
    <w:rsid w:val="008D356A"/>
    <w:rsid w:val="008D3955"/>
    <w:rsid w:val="008D3A97"/>
    <w:rsid w:val="008D3B00"/>
    <w:rsid w:val="008D49E3"/>
    <w:rsid w:val="008D4D2C"/>
    <w:rsid w:val="008D586B"/>
    <w:rsid w:val="008D58C5"/>
    <w:rsid w:val="008D5AFB"/>
    <w:rsid w:val="008D634F"/>
    <w:rsid w:val="008D6E9D"/>
    <w:rsid w:val="008D7002"/>
    <w:rsid w:val="008D7181"/>
    <w:rsid w:val="008D7203"/>
    <w:rsid w:val="008D7833"/>
    <w:rsid w:val="008D7A75"/>
    <w:rsid w:val="008D7B2C"/>
    <w:rsid w:val="008D7CC2"/>
    <w:rsid w:val="008E07AD"/>
    <w:rsid w:val="008E080E"/>
    <w:rsid w:val="008E16C5"/>
    <w:rsid w:val="008E1F1F"/>
    <w:rsid w:val="008E1FF0"/>
    <w:rsid w:val="008E2697"/>
    <w:rsid w:val="008E2911"/>
    <w:rsid w:val="008E3465"/>
    <w:rsid w:val="008E3C13"/>
    <w:rsid w:val="008E3D17"/>
    <w:rsid w:val="008E414D"/>
    <w:rsid w:val="008E4385"/>
    <w:rsid w:val="008E52EF"/>
    <w:rsid w:val="008E5469"/>
    <w:rsid w:val="008E5B66"/>
    <w:rsid w:val="008E67FD"/>
    <w:rsid w:val="008E69CE"/>
    <w:rsid w:val="008E7036"/>
    <w:rsid w:val="008E718B"/>
    <w:rsid w:val="008E734B"/>
    <w:rsid w:val="008F05B2"/>
    <w:rsid w:val="008F163B"/>
    <w:rsid w:val="008F1920"/>
    <w:rsid w:val="008F1926"/>
    <w:rsid w:val="008F1983"/>
    <w:rsid w:val="008F1A7A"/>
    <w:rsid w:val="008F239E"/>
    <w:rsid w:val="008F28D4"/>
    <w:rsid w:val="008F2A8A"/>
    <w:rsid w:val="008F2D2E"/>
    <w:rsid w:val="008F45BE"/>
    <w:rsid w:val="008F476D"/>
    <w:rsid w:val="008F4775"/>
    <w:rsid w:val="008F5184"/>
    <w:rsid w:val="008F5277"/>
    <w:rsid w:val="008F52EE"/>
    <w:rsid w:val="008F54F8"/>
    <w:rsid w:val="008F5511"/>
    <w:rsid w:val="008F6249"/>
    <w:rsid w:val="008F647C"/>
    <w:rsid w:val="008F65C2"/>
    <w:rsid w:val="008F74FB"/>
    <w:rsid w:val="008F78BA"/>
    <w:rsid w:val="008F798C"/>
    <w:rsid w:val="008F7ABD"/>
    <w:rsid w:val="008F7DBB"/>
    <w:rsid w:val="009002D5"/>
    <w:rsid w:val="00900717"/>
    <w:rsid w:val="00900976"/>
    <w:rsid w:val="00901597"/>
    <w:rsid w:val="009016D6"/>
    <w:rsid w:val="009017ED"/>
    <w:rsid w:val="00901BC2"/>
    <w:rsid w:val="0090264E"/>
    <w:rsid w:val="0090277C"/>
    <w:rsid w:val="009027A0"/>
    <w:rsid w:val="009027F2"/>
    <w:rsid w:val="00902871"/>
    <w:rsid w:val="00902E33"/>
    <w:rsid w:val="0090307A"/>
    <w:rsid w:val="00903576"/>
    <w:rsid w:val="0090385E"/>
    <w:rsid w:val="0090476D"/>
    <w:rsid w:val="009051AA"/>
    <w:rsid w:val="00905752"/>
    <w:rsid w:val="0090577C"/>
    <w:rsid w:val="00905DAD"/>
    <w:rsid w:val="00906A66"/>
    <w:rsid w:val="00906DBB"/>
    <w:rsid w:val="00907106"/>
    <w:rsid w:val="00907A74"/>
    <w:rsid w:val="009106BF"/>
    <w:rsid w:val="00910942"/>
    <w:rsid w:val="00911AAA"/>
    <w:rsid w:val="00912281"/>
    <w:rsid w:val="009128E0"/>
    <w:rsid w:val="009136BC"/>
    <w:rsid w:val="00913964"/>
    <w:rsid w:val="00913BEB"/>
    <w:rsid w:val="009140C2"/>
    <w:rsid w:val="009145A1"/>
    <w:rsid w:val="009147BC"/>
    <w:rsid w:val="0091528F"/>
    <w:rsid w:val="0091542E"/>
    <w:rsid w:val="00915440"/>
    <w:rsid w:val="00915CC0"/>
    <w:rsid w:val="00915E25"/>
    <w:rsid w:val="0091613D"/>
    <w:rsid w:val="009164FB"/>
    <w:rsid w:val="00917918"/>
    <w:rsid w:val="00917FD5"/>
    <w:rsid w:val="00920EC4"/>
    <w:rsid w:val="00921437"/>
    <w:rsid w:val="00921CBE"/>
    <w:rsid w:val="0092238F"/>
    <w:rsid w:val="0092267D"/>
    <w:rsid w:val="009227A7"/>
    <w:rsid w:val="009227C6"/>
    <w:rsid w:val="00922921"/>
    <w:rsid w:val="009229AE"/>
    <w:rsid w:val="00923249"/>
    <w:rsid w:val="009239E2"/>
    <w:rsid w:val="00924EAB"/>
    <w:rsid w:val="009252E1"/>
    <w:rsid w:val="00925992"/>
    <w:rsid w:val="00925B1E"/>
    <w:rsid w:val="00925B2D"/>
    <w:rsid w:val="00925D05"/>
    <w:rsid w:val="00925EB1"/>
    <w:rsid w:val="00926749"/>
    <w:rsid w:val="009267A0"/>
    <w:rsid w:val="0092689F"/>
    <w:rsid w:val="00926CFC"/>
    <w:rsid w:val="009277DD"/>
    <w:rsid w:val="0092780E"/>
    <w:rsid w:val="00927A59"/>
    <w:rsid w:val="00930B53"/>
    <w:rsid w:val="00930B99"/>
    <w:rsid w:val="0093117E"/>
    <w:rsid w:val="00931D84"/>
    <w:rsid w:val="0093208B"/>
    <w:rsid w:val="0093262A"/>
    <w:rsid w:val="00933558"/>
    <w:rsid w:val="00933807"/>
    <w:rsid w:val="00933A71"/>
    <w:rsid w:val="00933EA3"/>
    <w:rsid w:val="00933F73"/>
    <w:rsid w:val="0093431D"/>
    <w:rsid w:val="00934FF1"/>
    <w:rsid w:val="0093574C"/>
    <w:rsid w:val="00935F55"/>
    <w:rsid w:val="00935FA2"/>
    <w:rsid w:val="0093692C"/>
    <w:rsid w:val="00937568"/>
    <w:rsid w:val="0093772B"/>
    <w:rsid w:val="0093786E"/>
    <w:rsid w:val="00937958"/>
    <w:rsid w:val="00937D88"/>
    <w:rsid w:val="009405C1"/>
    <w:rsid w:val="0094067E"/>
    <w:rsid w:val="00940681"/>
    <w:rsid w:val="00940B15"/>
    <w:rsid w:val="00942493"/>
    <w:rsid w:val="0094256A"/>
    <w:rsid w:val="00942D0B"/>
    <w:rsid w:val="00942E3E"/>
    <w:rsid w:val="00942FAD"/>
    <w:rsid w:val="00943072"/>
    <w:rsid w:val="009430EA"/>
    <w:rsid w:val="009435DB"/>
    <w:rsid w:val="00943A31"/>
    <w:rsid w:val="00943B72"/>
    <w:rsid w:val="00945278"/>
    <w:rsid w:val="009456FE"/>
    <w:rsid w:val="00945C41"/>
    <w:rsid w:val="00945CD8"/>
    <w:rsid w:val="00946550"/>
    <w:rsid w:val="00946CB9"/>
    <w:rsid w:val="00946CBC"/>
    <w:rsid w:val="00946EDC"/>
    <w:rsid w:val="00947354"/>
    <w:rsid w:val="00947459"/>
    <w:rsid w:val="0094746A"/>
    <w:rsid w:val="00947815"/>
    <w:rsid w:val="00947AC0"/>
    <w:rsid w:val="00947E45"/>
    <w:rsid w:val="00950338"/>
    <w:rsid w:val="00950994"/>
    <w:rsid w:val="00950B8A"/>
    <w:rsid w:val="009510D7"/>
    <w:rsid w:val="0095194D"/>
    <w:rsid w:val="00951D65"/>
    <w:rsid w:val="009524C7"/>
    <w:rsid w:val="009524FB"/>
    <w:rsid w:val="00952572"/>
    <w:rsid w:val="009527F3"/>
    <w:rsid w:val="00952A76"/>
    <w:rsid w:val="00952AF4"/>
    <w:rsid w:val="00952C2D"/>
    <w:rsid w:val="00953D9A"/>
    <w:rsid w:val="00953DFC"/>
    <w:rsid w:val="009541DD"/>
    <w:rsid w:val="009542CD"/>
    <w:rsid w:val="0095570F"/>
    <w:rsid w:val="00955AA7"/>
    <w:rsid w:val="009566AE"/>
    <w:rsid w:val="009568E4"/>
    <w:rsid w:val="00956CA4"/>
    <w:rsid w:val="00956DB7"/>
    <w:rsid w:val="009572FD"/>
    <w:rsid w:val="0095739C"/>
    <w:rsid w:val="00957FBB"/>
    <w:rsid w:val="00960BD7"/>
    <w:rsid w:val="00961293"/>
    <w:rsid w:val="0096135C"/>
    <w:rsid w:val="009618C2"/>
    <w:rsid w:val="00961FE4"/>
    <w:rsid w:val="00962270"/>
    <w:rsid w:val="00962855"/>
    <w:rsid w:val="00962BCD"/>
    <w:rsid w:val="00963930"/>
    <w:rsid w:val="0096407E"/>
    <w:rsid w:val="00964282"/>
    <w:rsid w:val="009643E6"/>
    <w:rsid w:val="00964523"/>
    <w:rsid w:val="0096481D"/>
    <w:rsid w:val="00964D4F"/>
    <w:rsid w:val="009650A5"/>
    <w:rsid w:val="0096564E"/>
    <w:rsid w:val="009658C4"/>
    <w:rsid w:val="009663E7"/>
    <w:rsid w:val="00966AC1"/>
    <w:rsid w:val="00966E1D"/>
    <w:rsid w:val="00967767"/>
    <w:rsid w:val="009677F5"/>
    <w:rsid w:val="00967804"/>
    <w:rsid w:val="0097018E"/>
    <w:rsid w:val="00970E08"/>
    <w:rsid w:val="00970E51"/>
    <w:rsid w:val="00971CA5"/>
    <w:rsid w:val="00971E27"/>
    <w:rsid w:val="00972677"/>
    <w:rsid w:val="00972ECD"/>
    <w:rsid w:val="0097331E"/>
    <w:rsid w:val="0097383E"/>
    <w:rsid w:val="009738B6"/>
    <w:rsid w:val="009740FF"/>
    <w:rsid w:val="00974312"/>
    <w:rsid w:val="0097456C"/>
    <w:rsid w:val="00974A18"/>
    <w:rsid w:val="009753D2"/>
    <w:rsid w:val="00975480"/>
    <w:rsid w:val="009758EB"/>
    <w:rsid w:val="00976875"/>
    <w:rsid w:val="00976A4F"/>
    <w:rsid w:val="00976CF0"/>
    <w:rsid w:val="00976FA6"/>
    <w:rsid w:val="00977BA7"/>
    <w:rsid w:val="0098002B"/>
    <w:rsid w:val="0098034B"/>
    <w:rsid w:val="00981E8A"/>
    <w:rsid w:val="009829DC"/>
    <w:rsid w:val="00982B44"/>
    <w:rsid w:val="00983810"/>
    <w:rsid w:val="009838A6"/>
    <w:rsid w:val="00984774"/>
    <w:rsid w:val="0098482B"/>
    <w:rsid w:val="00984D4E"/>
    <w:rsid w:val="00985023"/>
    <w:rsid w:val="0098551F"/>
    <w:rsid w:val="0098627F"/>
    <w:rsid w:val="00986643"/>
    <w:rsid w:val="00986F49"/>
    <w:rsid w:val="0098717C"/>
    <w:rsid w:val="009871A5"/>
    <w:rsid w:val="00987588"/>
    <w:rsid w:val="0098780E"/>
    <w:rsid w:val="00987BE0"/>
    <w:rsid w:val="00987C01"/>
    <w:rsid w:val="00990100"/>
    <w:rsid w:val="00990364"/>
    <w:rsid w:val="009903C5"/>
    <w:rsid w:val="009905CB"/>
    <w:rsid w:val="00990708"/>
    <w:rsid w:val="009908D3"/>
    <w:rsid w:val="009908E4"/>
    <w:rsid w:val="00990F5C"/>
    <w:rsid w:val="00991989"/>
    <w:rsid w:val="009921BD"/>
    <w:rsid w:val="00992527"/>
    <w:rsid w:val="009928D1"/>
    <w:rsid w:val="00992BA4"/>
    <w:rsid w:val="00993DF4"/>
    <w:rsid w:val="009945CD"/>
    <w:rsid w:val="00994AD2"/>
    <w:rsid w:val="00994DE9"/>
    <w:rsid w:val="00994F35"/>
    <w:rsid w:val="009955CB"/>
    <w:rsid w:val="00995AFA"/>
    <w:rsid w:val="00995AFD"/>
    <w:rsid w:val="00995CED"/>
    <w:rsid w:val="009960B5"/>
    <w:rsid w:val="00996220"/>
    <w:rsid w:val="00996BA1"/>
    <w:rsid w:val="00996E53"/>
    <w:rsid w:val="00996EE8"/>
    <w:rsid w:val="00997048"/>
    <w:rsid w:val="00997338"/>
    <w:rsid w:val="00997356"/>
    <w:rsid w:val="00997CB3"/>
    <w:rsid w:val="009A1102"/>
    <w:rsid w:val="009A1A81"/>
    <w:rsid w:val="009A1B5E"/>
    <w:rsid w:val="009A1E4E"/>
    <w:rsid w:val="009A1FB5"/>
    <w:rsid w:val="009A2095"/>
    <w:rsid w:val="009A29A2"/>
    <w:rsid w:val="009A2C3E"/>
    <w:rsid w:val="009A3B85"/>
    <w:rsid w:val="009A3FCD"/>
    <w:rsid w:val="009A42D8"/>
    <w:rsid w:val="009A4491"/>
    <w:rsid w:val="009A4A47"/>
    <w:rsid w:val="009A4BE5"/>
    <w:rsid w:val="009A589B"/>
    <w:rsid w:val="009A5A14"/>
    <w:rsid w:val="009A5EEF"/>
    <w:rsid w:val="009A5FA3"/>
    <w:rsid w:val="009A63EA"/>
    <w:rsid w:val="009A683E"/>
    <w:rsid w:val="009A7195"/>
    <w:rsid w:val="009A7272"/>
    <w:rsid w:val="009A760B"/>
    <w:rsid w:val="009A7E57"/>
    <w:rsid w:val="009B01CC"/>
    <w:rsid w:val="009B0BB9"/>
    <w:rsid w:val="009B1EF2"/>
    <w:rsid w:val="009B290A"/>
    <w:rsid w:val="009B2BA2"/>
    <w:rsid w:val="009B36DC"/>
    <w:rsid w:val="009B3A3A"/>
    <w:rsid w:val="009B3A45"/>
    <w:rsid w:val="009B3BE9"/>
    <w:rsid w:val="009B3EC6"/>
    <w:rsid w:val="009B3F81"/>
    <w:rsid w:val="009B4207"/>
    <w:rsid w:val="009B43CD"/>
    <w:rsid w:val="009B4766"/>
    <w:rsid w:val="009B4842"/>
    <w:rsid w:val="009B4EDD"/>
    <w:rsid w:val="009B5557"/>
    <w:rsid w:val="009B55F4"/>
    <w:rsid w:val="009B5A69"/>
    <w:rsid w:val="009B5C3C"/>
    <w:rsid w:val="009B5D60"/>
    <w:rsid w:val="009B5DCD"/>
    <w:rsid w:val="009B63BD"/>
    <w:rsid w:val="009B64BD"/>
    <w:rsid w:val="009B6511"/>
    <w:rsid w:val="009B6DA8"/>
    <w:rsid w:val="009B7178"/>
    <w:rsid w:val="009B7AF4"/>
    <w:rsid w:val="009B7D79"/>
    <w:rsid w:val="009B7E88"/>
    <w:rsid w:val="009B7F02"/>
    <w:rsid w:val="009B7F53"/>
    <w:rsid w:val="009C043F"/>
    <w:rsid w:val="009C1725"/>
    <w:rsid w:val="009C1948"/>
    <w:rsid w:val="009C1BD4"/>
    <w:rsid w:val="009C2B31"/>
    <w:rsid w:val="009C2B84"/>
    <w:rsid w:val="009C2C95"/>
    <w:rsid w:val="009C376C"/>
    <w:rsid w:val="009C3BFE"/>
    <w:rsid w:val="009C3DD0"/>
    <w:rsid w:val="009C4461"/>
    <w:rsid w:val="009C518F"/>
    <w:rsid w:val="009C53A6"/>
    <w:rsid w:val="009C5870"/>
    <w:rsid w:val="009C590D"/>
    <w:rsid w:val="009C63B6"/>
    <w:rsid w:val="009D026F"/>
    <w:rsid w:val="009D04A2"/>
    <w:rsid w:val="009D1945"/>
    <w:rsid w:val="009D19A6"/>
    <w:rsid w:val="009D239D"/>
    <w:rsid w:val="009D2D10"/>
    <w:rsid w:val="009D2D19"/>
    <w:rsid w:val="009D2D94"/>
    <w:rsid w:val="009D32BD"/>
    <w:rsid w:val="009D376E"/>
    <w:rsid w:val="009D4A1E"/>
    <w:rsid w:val="009D4B44"/>
    <w:rsid w:val="009D5036"/>
    <w:rsid w:val="009D554A"/>
    <w:rsid w:val="009D5E90"/>
    <w:rsid w:val="009D6208"/>
    <w:rsid w:val="009D6447"/>
    <w:rsid w:val="009D6A0A"/>
    <w:rsid w:val="009D6ABF"/>
    <w:rsid w:val="009D7547"/>
    <w:rsid w:val="009D7AA7"/>
    <w:rsid w:val="009D7FD3"/>
    <w:rsid w:val="009E0467"/>
    <w:rsid w:val="009E09D1"/>
    <w:rsid w:val="009E0AD5"/>
    <w:rsid w:val="009E19BA"/>
    <w:rsid w:val="009E1CA2"/>
    <w:rsid w:val="009E1F4D"/>
    <w:rsid w:val="009E1FF3"/>
    <w:rsid w:val="009E27EA"/>
    <w:rsid w:val="009E2EC8"/>
    <w:rsid w:val="009E2FDE"/>
    <w:rsid w:val="009E39A2"/>
    <w:rsid w:val="009E4181"/>
    <w:rsid w:val="009E5AD6"/>
    <w:rsid w:val="009E649F"/>
    <w:rsid w:val="009E66A1"/>
    <w:rsid w:val="009E6F36"/>
    <w:rsid w:val="009E75E8"/>
    <w:rsid w:val="009E7CF0"/>
    <w:rsid w:val="009E7DD8"/>
    <w:rsid w:val="009F0C94"/>
    <w:rsid w:val="009F1096"/>
    <w:rsid w:val="009F12B4"/>
    <w:rsid w:val="009F135A"/>
    <w:rsid w:val="009F200A"/>
    <w:rsid w:val="009F2057"/>
    <w:rsid w:val="009F2EEA"/>
    <w:rsid w:val="009F3DF5"/>
    <w:rsid w:val="009F3EC5"/>
    <w:rsid w:val="009F40C8"/>
    <w:rsid w:val="009F4138"/>
    <w:rsid w:val="009F42FF"/>
    <w:rsid w:val="009F43B7"/>
    <w:rsid w:val="009F45E7"/>
    <w:rsid w:val="009F4645"/>
    <w:rsid w:val="009F482E"/>
    <w:rsid w:val="009F541C"/>
    <w:rsid w:val="009F646E"/>
    <w:rsid w:val="009F6863"/>
    <w:rsid w:val="009F6BA8"/>
    <w:rsid w:val="009F6DEA"/>
    <w:rsid w:val="009F71D8"/>
    <w:rsid w:val="009F7334"/>
    <w:rsid w:val="009F7340"/>
    <w:rsid w:val="009F78C1"/>
    <w:rsid w:val="009F7E90"/>
    <w:rsid w:val="00A00048"/>
    <w:rsid w:val="00A005FB"/>
    <w:rsid w:val="00A01A05"/>
    <w:rsid w:val="00A01C6E"/>
    <w:rsid w:val="00A01DE8"/>
    <w:rsid w:val="00A0298D"/>
    <w:rsid w:val="00A02B35"/>
    <w:rsid w:val="00A02CBA"/>
    <w:rsid w:val="00A02D6E"/>
    <w:rsid w:val="00A02E60"/>
    <w:rsid w:val="00A036DD"/>
    <w:rsid w:val="00A03B9D"/>
    <w:rsid w:val="00A05118"/>
    <w:rsid w:val="00A053EC"/>
    <w:rsid w:val="00A05F83"/>
    <w:rsid w:val="00A060CF"/>
    <w:rsid w:val="00A06C9C"/>
    <w:rsid w:val="00A06D29"/>
    <w:rsid w:val="00A0710C"/>
    <w:rsid w:val="00A07514"/>
    <w:rsid w:val="00A07570"/>
    <w:rsid w:val="00A07DAB"/>
    <w:rsid w:val="00A10058"/>
    <w:rsid w:val="00A10696"/>
    <w:rsid w:val="00A1094F"/>
    <w:rsid w:val="00A12171"/>
    <w:rsid w:val="00A12183"/>
    <w:rsid w:val="00A1282D"/>
    <w:rsid w:val="00A12FD6"/>
    <w:rsid w:val="00A1302C"/>
    <w:rsid w:val="00A13522"/>
    <w:rsid w:val="00A138A7"/>
    <w:rsid w:val="00A1435F"/>
    <w:rsid w:val="00A14807"/>
    <w:rsid w:val="00A14D6B"/>
    <w:rsid w:val="00A15227"/>
    <w:rsid w:val="00A161FB"/>
    <w:rsid w:val="00A165E1"/>
    <w:rsid w:val="00A16A03"/>
    <w:rsid w:val="00A16AB1"/>
    <w:rsid w:val="00A1754A"/>
    <w:rsid w:val="00A17625"/>
    <w:rsid w:val="00A1795A"/>
    <w:rsid w:val="00A179C7"/>
    <w:rsid w:val="00A17CD6"/>
    <w:rsid w:val="00A17DFF"/>
    <w:rsid w:val="00A17F98"/>
    <w:rsid w:val="00A2029C"/>
    <w:rsid w:val="00A20402"/>
    <w:rsid w:val="00A204EB"/>
    <w:rsid w:val="00A219E4"/>
    <w:rsid w:val="00A22139"/>
    <w:rsid w:val="00A2346E"/>
    <w:rsid w:val="00A2348D"/>
    <w:rsid w:val="00A2353A"/>
    <w:rsid w:val="00A241C9"/>
    <w:rsid w:val="00A24731"/>
    <w:rsid w:val="00A24E66"/>
    <w:rsid w:val="00A264F2"/>
    <w:rsid w:val="00A26535"/>
    <w:rsid w:val="00A26CF1"/>
    <w:rsid w:val="00A26DCC"/>
    <w:rsid w:val="00A271D6"/>
    <w:rsid w:val="00A27464"/>
    <w:rsid w:val="00A274DE"/>
    <w:rsid w:val="00A27537"/>
    <w:rsid w:val="00A27AD5"/>
    <w:rsid w:val="00A27BEE"/>
    <w:rsid w:val="00A27C98"/>
    <w:rsid w:val="00A30151"/>
    <w:rsid w:val="00A30A6E"/>
    <w:rsid w:val="00A31095"/>
    <w:rsid w:val="00A31451"/>
    <w:rsid w:val="00A31B88"/>
    <w:rsid w:val="00A31E68"/>
    <w:rsid w:val="00A3241A"/>
    <w:rsid w:val="00A328B6"/>
    <w:rsid w:val="00A3295D"/>
    <w:rsid w:val="00A33C0C"/>
    <w:rsid w:val="00A33FC1"/>
    <w:rsid w:val="00A34457"/>
    <w:rsid w:val="00A34A49"/>
    <w:rsid w:val="00A34CE4"/>
    <w:rsid w:val="00A34F1B"/>
    <w:rsid w:val="00A35691"/>
    <w:rsid w:val="00A3585E"/>
    <w:rsid w:val="00A35AB1"/>
    <w:rsid w:val="00A36160"/>
    <w:rsid w:val="00A36DFB"/>
    <w:rsid w:val="00A375D2"/>
    <w:rsid w:val="00A37783"/>
    <w:rsid w:val="00A409B7"/>
    <w:rsid w:val="00A412D9"/>
    <w:rsid w:val="00A41DD7"/>
    <w:rsid w:val="00A426BA"/>
    <w:rsid w:val="00A4287C"/>
    <w:rsid w:val="00A4298E"/>
    <w:rsid w:val="00A434E3"/>
    <w:rsid w:val="00A43654"/>
    <w:rsid w:val="00A4399E"/>
    <w:rsid w:val="00A43A10"/>
    <w:rsid w:val="00A43AD2"/>
    <w:rsid w:val="00A43ADB"/>
    <w:rsid w:val="00A43AE8"/>
    <w:rsid w:val="00A4420B"/>
    <w:rsid w:val="00A447FF"/>
    <w:rsid w:val="00A44B5A"/>
    <w:rsid w:val="00A44F14"/>
    <w:rsid w:val="00A44FCA"/>
    <w:rsid w:val="00A453A5"/>
    <w:rsid w:val="00A4574B"/>
    <w:rsid w:val="00A45962"/>
    <w:rsid w:val="00A46229"/>
    <w:rsid w:val="00A4664E"/>
    <w:rsid w:val="00A468F7"/>
    <w:rsid w:val="00A46CDD"/>
    <w:rsid w:val="00A471FA"/>
    <w:rsid w:val="00A4749E"/>
    <w:rsid w:val="00A4784F"/>
    <w:rsid w:val="00A47891"/>
    <w:rsid w:val="00A47B70"/>
    <w:rsid w:val="00A50428"/>
    <w:rsid w:val="00A50922"/>
    <w:rsid w:val="00A51085"/>
    <w:rsid w:val="00A5111C"/>
    <w:rsid w:val="00A51409"/>
    <w:rsid w:val="00A5160A"/>
    <w:rsid w:val="00A51DC4"/>
    <w:rsid w:val="00A52708"/>
    <w:rsid w:val="00A527E6"/>
    <w:rsid w:val="00A52CD3"/>
    <w:rsid w:val="00A53221"/>
    <w:rsid w:val="00A5378E"/>
    <w:rsid w:val="00A53B89"/>
    <w:rsid w:val="00A53FF3"/>
    <w:rsid w:val="00A54638"/>
    <w:rsid w:val="00A548B4"/>
    <w:rsid w:val="00A5499F"/>
    <w:rsid w:val="00A55564"/>
    <w:rsid w:val="00A5616E"/>
    <w:rsid w:val="00A561D4"/>
    <w:rsid w:val="00A5667C"/>
    <w:rsid w:val="00A5772D"/>
    <w:rsid w:val="00A57AE7"/>
    <w:rsid w:val="00A60D38"/>
    <w:rsid w:val="00A60DEC"/>
    <w:rsid w:val="00A6120F"/>
    <w:rsid w:val="00A61DC1"/>
    <w:rsid w:val="00A62A02"/>
    <w:rsid w:val="00A63FA5"/>
    <w:rsid w:val="00A64136"/>
    <w:rsid w:val="00A64623"/>
    <w:rsid w:val="00A64639"/>
    <w:rsid w:val="00A646F0"/>
    <w:rsid w:val="00A64703"/>
    <w:rsid w:val="00A6487B"/>
    <w:rsid w:val="00A64E85"/>
    <w:rsid w:val="00A64EA2"/>
    <w:rsid w:val="00A65BB6"/>
    <w:rsid w:val="00A65E78"/>
    <w:rsid w:val="00A669E1"/>
    <w:rsid w:val="00A66DA2"/>
    <w:rsid w:val="00A67184"/>
    <w:rsid w:val="00A67339"/>
    <w:rsid w:val="00A67590"/>
    <w:rsid w:val="00A70114"/>
    <w:rsid w:val="00A7030E"/>
    <w:rsid w:val="00A70461"/>
    <w:rsid w:val="00A70A96"/>
    <w:rsid w:val="00A7121E"/>
    <w:rsid w:val="00A71D40"/>
    <w:rsid w:val="00A71E3B"/>
    <w:rsid w:val="00A72253"/>
    <w:rsid w:val="00A734A3"/>
    <w:rsid w:val="00A7352A"/>
    <w:rsid w:val="00A73578"/>
    <w:rsid w:val="00A735AC"/>
    <w:rsid w:val="00A7410B"/>
    <w:rsid w:val="00A74DE3"/>
    <w:rsid w:val="00A75185"/>
    <w:rsid w:val="00A763C6"/>
    <w:rsid w:val="00A764E5"/>
    <w:rsid w:val="00A77F4D"/>
    <w:rsid w:val="00A80675"/>
    <w:rsid w:val="00A809C2"/>
    <w:rsid w:val="00A80B4F"/>
    <w:rsid w:val="00A80E40"/>
    <w:rsid w:val="00A81D77"/>
    <w:rsid w:val="00A81EBF"/>
    <w:rsid w:val="00A828C2"/>
    <w:rsid w:val="00A829CE"/>
    <w:rsid w:val="00A8307A"/>
    <w:rsid w:val="00A83263"/>
    <w:rsid w:val="00A83874"/>
    <w:rsid w:val="00A83BFD"/>
    <w:rsid w:val="00A83DF9"/>
    <w:rsid w:val="00A8409B"/>
    <w:rsid w:val="00A84B9E"/>
    <w:rsid w:val="00A84BF4"/>
    <w:rsid w:val="00A852C2"/>
    <w:rsid w:val="00A86272"/>
    <w:rsid w:val="00A863FE"/>
    <w:rsid w:val="00A8727E"/>
    <w:rsid w:val="00A874F7"/>
    <w:rsid w:val="00A9075B"/>
    <w:rsid w:val="00A90DDB"/>
    <w:rsid w:val="00A90F0E"/>
    <w:rsid w:val="00A911CA"/>
    <w:rsid w:val="00A91747"/>
    <w:rsid w:val="00A91C09"/>
    <w:rsid w:val="00A91F48"/>
    <w:rsid w:val="00A92476"/>
    <w:rsid w:val="00A92BF6"/>
    <w:rsid w:val="00A92CEB"/>
    <w:rsid w:val="00A92E26"/>
    <w:rsid w:val="00A93500"/>
    <w:rsid w:val="00A939E4"/>
    <w:rsid w:val="00A9413F"/>
    <w:rsid w:val="00A95108"/>
    <w:rsid w:val="00A95317"/>
    <w:rsid w:val="00A95459"/>
    <w:rsid w:val="00A95942"/>
    <w:rsid w:val="00A96823"/>
    <w:rsid w:val="00A9692C"/>
    <w:rsid w:val="00A96B52"/>
    <w:rsid w:val="00A96FAF"/>
    <w:rsid w:val="00A97806"/>
    <w:rsid w:val="00A97964"/>
    <w:rsid w:val="00AA002C"/>
    <w:rsid w:val="00AA01C3"/>
    <w:rsid w:val="00AA026D"/>
    <w:rsid w:val="00AA02B6"/>
    <w:rsid w:val="00AA04C8"/>
    <w:rsid w:val="00AA08BC"/>
    <w:rsid w:val="00AA0AE0"/>
    <w:rsid w:val="00AA0B42"/>
    <w:rsid w:val="00AA0E02"/>
    <w:rsid w:val="00AA1C48"/>
    <w:rsid w:val="00AA1CCC"/>
    <w:rsid w:val="00AA21B0"/>
    <w:rsid w:val="00AA224E"/>
    <w:rsid w:val="00AA26D7"/>
    <w:rsid w:val="00AA2C4D"/>
    <w:rsid w:val="00AA30BB"/>
    <w:rsid w:val="00AA320E"/>
    <w:rsid w:val="00AA3D9D"/>
    <w:rsid w:val="00AA3FEE"/>
    <w:rsid w:val="00AA4215"/>
    <w:rsid w:val="00AA4AC6"/>
    <w:rsid w:val="00AA4D46"/>
    <w:rsid w:val="00AA51EB"/>
    <w:rsid w:val="00AA578B"/>
    <w:rsid w:val="00AA5C58"/>
    <w:rsid w:val="00AA75C6"/>
    <w:rsid w:val="00AA782F"/>
    <w:rsid w:val="00AA7A38"/>
    <w:rsid w:val="00AA7AE7"/>
    <w:rsid w:val="00AA7C2F"/>
    <w:rsid w:val="00AB06BE"/>
    <w:rsid w:val="00AB0B3D"/>
    <w:rsid w:val="00AB11A8"/>
    <w:rsid w:val="00AB2C19"/>
    <w:rsid w:val="00AB2D58"/>
    <w:rsid w:val="00AB3855"/>
    <w:rsid w:val="00AB3906"/>
    <w:rsid w:val="00AB46B2"/>
    <w:rsid w:val="00AB4D96"/>
    <w:rsid w:val="00AB4E9C"/>
    <w:rsid w:val="00AB5696"/>
    <w:rsid w:val="00AB5B02"/>
    <w:rsid w:val="00AB5B21"/>
    <w:rsid w:val="00AB6447"/>
    <w:rsid w:val="00AB6A49"/>
    <w:rsid w:val="00AB6B05"/>
    <w:rsid w:val="00AB6DDD"/>
    <w:rsid w:val="00AB6EAD"/>
    <w:rsid w:val="00AB6F8F"/>
    <w:rsid w:val="00AB6FE0"/>
    <w:rsid w:val="00AB7A4C"/>
    <w:rsid w:val="00AC028E"/>
    <w:rsid w:val="00AC0FDE"/>
    <w:rsid w:val="00AC11DB"/>
    <w:rsid w:val="00AC1E08"/>
    <w:rsid w:val="00AC261E"/>
    <w:rsid w:val="00AC2897"/>
    <w:rsid w:val="00AC2E9C"/>
    <w:rsid w:val="00AC319C"/>
    <w:rsid w:val="00AC39EC"/>
    <w:rsid w:val="00AC3BC4"/>
    <w:rsid w:val="00AC46DF"/>
    <w:rsid w:val="00AC5343"/>
    <w:rsid w:val="00AC54C7"/>
    <w:rsid w:val="00AC572E"/>
    <w:rsid w:val="00AC5739"/>
    <w:rsid w:val="00AC5807"/>
    <w:rsid w:val="00AC58D4"/>
    <w:rsid w:val="00AC59A9"/>
    <w:rsid w:val="00AC6401"/>
    <w:rsid w:val="00AC656F"/>
    <w:rsid w:val="00AD032B"/>
    <w:rsid w:val="00AD0378"/>
    <w:rsid w:val="00AD120A"/>
    <w:rsid w:val="00AD14A2"/>
    <w:rsid w:val="00AD22E6"/>
    <w:rsid w:val="00AD237F"/>
    <w:rsid w:val="00AD2652"/>
    <w:rsid w:val="00AD2F62"/>
    <w:rsid w:val="00AD41B2"/>
    <w:rsid w:val="00AD473D"/>
    <w:rsid w:val="00AD4886"/>
    <w:rsid w:val="00AD4B40"/>
    <w:rsid w:val="00AD5874"/>
    <w:rsid w:val="00AD5BC2"/>
    <w:rsid w:val="00AD5ECE"/>
    <w:rsid w:val="00AD600C"/>
    <w:rsid w:val="00AD6618"/>
    <w:rsid w:val="00AD6B82"/>
    <w:rsid w:val="00AD72E7"/>
    <w:rsid w:val="00AD7948"/>
    <w:rsid w:val="00AD7DF5"/>
    <w:rsid w:val="00AE0392"/>
    <w:rsid w:val="00AE05DE"/>
    <w:rsid w:val="00AE0939"/>
    <w:rsid w:val="00AE0F6E"/>
    <w:rsid w:val="00AE198A"/>
    <w:rsid w:val="00AE23BA"/>
    <w:rsid w:val="00AE248B"/>
    <w:rsid w:val="00AE2D33"/>
    <w:rsid w:val="00AE3374"/>
    <w:rsid w:val="00AE34AF"/>
    <w:rsid w:val="00AE3592"/>
    <w:rsid w:val="00AE3F78"/>
    <w:rsid w:val="00AE41F0"/>
    <w:rsid w:val="00AE489E"/>
    <w:rsid w:val="00AE66AA"/>
    <w:rsid w:val="00AE6D6B"/>
    <w:rsid w:val="00AE71D0"/>
    <w:rsid w:val="00AE7522"/>
    <w:rsid w:val="00AE76D2"/>
    <w:rsid w:val="00AE7A0E"/>
    <w:rsid w:val="00AE7FBB"/>
    <w:rsid w:val="00AF0B43"/>
    <w:rsid w:val="00AF0C6B"/>
    <w:rsid w:val="00AF15AC"/>
    <w:rsid w:val="00AF1978"/>
    <w:rsid w:val="00AF1A60"/>
    <w:rsid w:val="00AF1ADC"/>
    <w:rsid w:val="00AF1DB1"/>
    <w:rsid w:val="00AF280E"/>
    <w:rsid w:val="00AF2A48"/>
    <w:rsid w:val="00AF3C84"/>
    <w:rsid w:val="00AF3E88"/>
    <w:rsid w:val="00AF41B4"/>
    <w:rsid w:val="00AF41EC"/>
    <w:rsid w:val="00AF43EF"/>
    <w:rsid w:val="00AF44D6"/>
    <w:rsid w:val="00AF4910"/>
    <w:rsid w:val="00AF57F2"/>
    <w:rsid w:val="00AF5B86"/>
    <w:rsid w:val="00AF6243"/>
    <w:rsid w:val="00AF6BF5"/>
    <w:rsid w:val="00AF6D5E"/>
    <w:rsid w:val="00AF6E4C"/>
    <w:rsid w:val="00AF6F33"/>
    <w:rsid w:val="00AF70BD"/>
    <w:rsid w:val="00AF7158"/>
    <w:rsid w:val="00AF7719"/>
    <w:rsid w:val="00AF7B0F"/>
    <w:rsid w:val="00B000E5"/>
    <w:rsid w:val="00B00621"/>
    <w:rsid w:val="00B00646"/>
    <w:rsid w:val="00B00AE0"/>
    <w:rsid w:val="00B00CA1"/>
    <w:rsid w:val="00B00E66"/>
    <w:rsid w:val="00B00EF9"/>
    <w:rsid w:val="00B00F89"/>
    <w:rsid w:val="00B01412"/>
    <w:rsid w:val="00B01C4C"/>
    <w:rsid w:val="00B0202C"/>
    <w:rsid w:val="00B020C8"/>
    <w:rsid w:val="00B024FD"/>
    <w:rsid w:val="00B02CC0"/>
    <w:rsid w:val="00B02CE3"/>
    <w:rsid w:val="00B0372C"/>
    <w:rsid w:val="00B03776"/>
    <w:rsid w:val="00B03A36"/>
    <w:rsid w:val="00B03A83"/>
    <w:rsid w:val="00B03F66"/>
    <w:rsid w:val="00B0428F"/>
    <w:rsid w:val="00B04797"/>
    <w:rsid w:val="00B04A12"/>
    <w:rsid w:val="00B04BD9"/>
    <w:rsid w:val="00B04F97"/>
    <w:rsid w:val="00B058ED"/>
    <w:rsid w:val="00B059DF"/>
    <w:rsid w:val="00B05D05"/>
    <w:rsid w:val="00B05E70"/>
    <w:rsid w:val="00B060EC"/>
    <w:rsid w:val="00B064F3"/>
    <w:rsid w:val="00B06B3E"/>
    <w:rsid w:val="00B0740C"/>
    <w:rsid w:val="00B074F0"/>
    <w:rsid w:val="00B07CA9"/>
    <w:rsid w:val="00B07DF1"/>
    <w:rsid w:val="00B1029A"/>
    <w:rsid w:val="00B105A7"/>
    <w:rsid w:val="00B107D9"/>
    <w:rsid w:val="00B109FD"/>
    <w:rsid w:val="00B10E4C"/>
    <w:rsid w:val="00B10E67"/>
    <w:rsid w:val="00B10FB5"/>
    <w:rsid w:val="00B11DC0"/>
    <w:rsid w:val="00B1200F"/>
    <w:rsid w:val="00B1224E"/>
    <w:rsid w:val="00B1244B"/>
    <w:rsid w:val="00B12E76"/>
    <w:rsid w:val="00B12F1B"/>
    <w:rsid w:val="00B1355D"/>
    <w:rsid w:val="00B145DC"/>
    <w:rsid w:val="00B1495C"/>
    <w:rsid w:val="00B14967"/>
    <w:rsid w:val="00B14BCA"/>
    <w:rsid w:val="00B15374"/>
    <w:rsid w:val="00B1585D"/>
    <w:rsid w:val="00B15BDE"/>
    <w:rsid w:val="00B16241"/>
    <w:rsid w:val="00B168CF"/>
    <w:rsid w:val="00B16AD8"/>
    <w:rsid w:val="00B16F3D"/>
    <w:rsid w:val="00B173F4"/>
    <w:rsid w:val="00B17813"/>
    <w:rsid w:val="00B17A29"/>
    <w:rsid w:val="00B17EFE"/>
    <w:rsid w:val="00B20626"/>
    <w:rsid w:val="00B20667"/>
    <w:rsid w:val="00B20BCB"/>
    <w:rsid w:val="00B20C97"/>
    <w:rsid w:val="00B23A1B"/>
    <w:rsid w:val="00B23CED"/>
    <w:rsid w:val="00B23DDD"/>
    <w:rsid w:val="00B24340"/>
    <w:rsid w:val="00B248CA"/>
    <w:rsid w:val="00B24A7C"/>
    <w:rsid w:val="00B24CA7"/>
    <w:rsid w:val="00B25E7F"/>
    <w:rsid w:val="00B268E9"/>
    <w:rsid w:val="00B26BAA"/>
    <w:rsid w:val="00B26BC3"/>
    <w:rsid w:val="00B276F8"/>
    <w:rsid w:val="00B27904"/>
    <w:rsid w:val="00B279E8"/>
    <w:rsid w:val="00B27A5C"/>
    <w:rsid w:val="00B3062F"/>
    <w:rsid w:val="00B313E0"/>
    <w:rsid w:val="00B32290"/>
    <w:rsid w:val="00B329F9"/>
    <w:rsid w:val="00B32B8D"/>
    <w:rsid w:val="00B346E0"/>
    <w:rsid w:val="00B3476F"/>
    <w:rsid w:val="00B348D2"/>
    <w:rsid w:val="00B34F77"/>
    <w:rsid w:val="00B35745"/>
    <w:rsid w:val="00B35803"/>
    <w:rsid w:val="00B35FE0"/>
    <w:rsid w:val="00B36428"/>
    <w:rsid w:val="00B36429"/>
    <w:rsid w:val="00B366CF"/>
    <w:rsid w:val="00B36A8D"/>
    <w:rsid w:val="00B373A3"/>
    <w:rsid w:val="00B37435"/>
    <w:rsid w:val="00B37726"/>
    <w:rsid w:val="00B400E1"/>
    <w:rsid w:val="00B40572"/>
    <w:rsid w:val="00B4078E"/>
    <w:rsid w:val="00B4108A"/>
    <w:rsid w:val="00B417CB"/>
    <w:rsid w:val="00B4193D"/>
    <w:rsid w:val="00B41B23"/>
    <w:rsid w:val="00B41E82"/>
    <w:rsid w:val="00B421E9"/>
    <w:rsid w:val="00B42467"/>
    <w:rsid w:val="00B43B85"/>
    <w:rsid w:val="00B4445E"/>
    <w:rsid w:val="00B44D88"/>
    <w:rsid w:val="00B455B1"/>
    <w:rsid w:val="00B47659"/>
    <w:rsid w:val="00B4766A"/>
    <w:rsid w:val="00B4782E"/>
    <w:rsid w:val="00B47B36"/>
    <w:rsid w:val="00B47C9B"/>
    <w:rsid w:val="00B515E7"/>
    <w:rsid w:val="00B51AD1"/>
    <w:rsid w:val="00B51B0D"/>
    <w:rsid w:val="00B528D6"/>
    <w:rsid w:val="00B52EED"/>
    <w:rsid w:val="00B5344E"/>
    <w:rsid w:val="00B535A2"/>
    <w:rsid w:val="00B53A23"/>
    <w:rsid w:val="00B53EB0"/>
    <w:rsid w:val="00B545A4"/>
    <w:rsid w:val="00B545ED"/>
    <w:rsid w:val="00B547D3"/>
    <w:rsid w:val="00B54CC0"/>
    <w:rsid w:val="00B54DCD"/>
    <w:rsid w:val="00B557A0"/>
    <w:rsid w:val="00B559A1"/>
    <w:rsid w:val="00B55BC5"/>
    <w:rsid w:val="00B55CAE"/>
    <w:rsid w:val="00B5601A"/>
    <w:rsid w:val="00B56288"/>
    <w:rsid w:val="00B56D50"/>
    <w:rsid w:val="00B572E1"/>
    <w:rsid w:val="00B5742F"/>
    <w:rsid w:val="00B60597"/>
    <w:rsid w:val="00B60AF7"/>
    <w:rsid w:val="00B61CAF"/>
    <w:rsid w:val="00B626CA"/>
    <w:rsid w:val="00B6273E"/>
    <w:rsid w:val="00B62913"/>
    <w:rsid w:val="00B63862"/>
    <w:rsid w:val="00B63E37"/>
    <w:rsid w:val="00B6472B"/>
    <w:rsid w:val="00B6516C"/>
    <w:rsid w:val="00B651EE"/>
    <w:rsid w:val="00B661BF"/>
    <w:rsid w:val="00B66619"/>
    <w:rsid w:val="00B66C36"/>
    <w:rsid w:val="00B67420"/>
    <w:rsid w:val="00B67497"/>
    <w:rsid w:val="00B70538"/>
    <w:rsid w:val="00B70F18"/>
    <w:rsid w:val="00B70FB5"/>
    <w:rsid w:val="00B71610"/>
    <w:rsid w:val="00B719D5"/>
    <w:rsid w:val="00B71C5B"/>
    <w:rsid w:val="00B72EB1"/>
    <w:rsid w:val="00B73539"/>
    <w:rsid w:val="00B73A21"/>
    <w:rsid w:val="00B73E22"/>
    <w:rsid w:val="00B73F55"/>
    <w:rsid w:val="00B749DA"/>
    <w:rsid w:val="00B74E01"/>
    <w:rsid w:val="00B7545D"/>
    <w:rsid w:val="00B75600"/>
    <w:rsid w:val="00B76108"/>
    <w:rsid w:val="00B764E3"/>
    <w:rsid w:val="00B76809"/>
    <w:rsid w:val="00B7742C"/>
    <w:rsid w:val="00B77B9D"/>
    <w:rsid w:val="00B77E59"/>
    <w:rsid w:val="00B80055"/>
    <w:rsid w:val="00B80B80"/>
    <w:rsid w:val="00B80DE4"/>
    <w:rsid w:val="00B81BDB"/>
    <w:rsid w:val="00B8200E"/>
    <w:rsid w:val="00B82A97"/>
    <w:rsid w:val="00B82FF8"/>
    <w:rsid w:val="00B83931"/>
    <w:rsid w:val="00B83CAC"/>
    <w:rsid w:val="00B84142"/>
    <w:rsid w:val="00B84213"/>
    <w:rsid w:val="00B844DB"/>
    <w:rsid w:val="00B84A00"/>
    <w:rsid w:val="00B855DC"/>
    <w:rsid w:val="00B859BE"/>
    <w:rsid w:val="00B85B91"/>
    <w:rsid w:val="00B85C1E"/>
    <w:rsid w:val="00B85F85"/>
    <w:rsid w:val="00B86609"/>
    <w:rsid w:val="00B86814"/>
    <w:rsid w:val="00B86B97"/>
    <w:rsid w:val="00B87822"/>
    <w:rsid w:val="00B87CBC"/>
    <w:rsid w:val="00B87CF2"/>
    <w:rsid w:val="00B90087"/>
    <w:rsid w:val="00B900F2"/>
    <w:rsid w:val="00B90AD5"/>
    <w:rsid w:val="00B90E98"/>
    <w:rsid w:val="00B9256F"/>
    <w:rsid w:val="00B92764"/>
    <w:rsid w:val="00B93DB3"/>
    <w:rsid w:val="00B94A83"/>
    <w:rsid w:val="00B94DCB"/>
    <w:rsid w:val="00B95AB5"/>
    <w:rsid w:val="00B96001"/>
    <w:rsid w:val="00B96184"/>
    <w:rsid w:val="00B9641F"/>
    <w:rsid w:val="00B96870"/>
    <w:rsid w:val="00B96A93"/>
    <w:rsid w:val="00B9705C"/>
    <w:rsid w:val="00B97E18"/>
    <w:rsid w:val="00BA0077"/>
    <w:rsid w:val="00BA07D6"/>
    <w:rsid w:val="00BA0B31"/>
    <w:rsid w:val="00BA0B6B"/>
    <w:rsid w:val="00BA21F0"/>
    <w:rsid w:val="00BA24F2"/>
    <w:rsid w:val="00BA25F0"/>
    <w:rsid w:val="00BA2ADB"/>
    <w:rsid w:val="00BA34A5"/>
    <w:rsid w:val="00BA3894"/>
    <w:rsid w:val="00BA3C14"/>
    <w:rsid w:val="00BA410A"/>
    <w:rsid w:val="00BA4592"/>
    <w:rsid w:val="00BA4822"/>
    <w:rsid w:val="00BA487E"/>
    <w:rsid w:val="00BA4E3E"/>
    <w:rsid w:val="00BA4EF3"/>
    <w:rsid w:val="00BA53F1"/>
    <w:rsid w:val="00BA558C"/>
    <w:rsid w:val="00BA5620"/>
    <w:rsid w:val="00BA56E7"/>
    <w:rsid w:val="00BA5A8C"/>
    <w:rsid w:val="00BA5CEC"/>
    <w:rsid w:val="00BA6BBE"/>
    <w:rsid w:val="00BA6E89"/>
    <w:rsid w:val="00BA730B"/>
    <w:rsid w:val="00BA7549"/>
    <w:rsid w:val="00BA78BF"/>
    <w:rsid w:val="00BB01F5"/>
    <w:rsid w:val="00BB04AD"/>
    <w:rsid w:val="00BB0552"/>
    <w:rsid w:val="00BB0671"/>
    <w:rsid w:val="00BB074F"/>
    <w:rsid w:val="00BB08DD"/>
    <w:rsid w:val="00BB11C9"/>
    <w:rsid w:val="00BB261F"/>
    <w:rsid w:val="00BB30BF"/>
    <w:rsid w:val="00BB40F7"/>
    <w:rsid w:val="00BB5497"/>
    <w:rsid w:val="00BB55DE"/>
    <w:rsid w:val="00BB63AF"/>
    <w:rsid w:val="00BB63E1"/>
    <w:rsid w:val="00BB6550"/>
    <w:rsid w:val="00BB692A"/>
    <w:rsid w:val="00BB6DB9"/>
    <w:rsid w:val="00BB6DC9"/>
    <w:rsid w:val="00BB6ED7"/>
    <w:rsid w:val="00BB7C6D"/>
    <w:rsid w:val="00BB7F11"/>
    <w:rsid w:val="00BB7F99"/>
    <w:rsid w:val="00BC014A"/>
    <w:rsid w:val="00BC0231"/>
    <w:rsid w:val="00BC09CE"/>
    <w:rsid w:val="00BC1903"/>
    <w:rsid w:val="00BC2369"/>
    <w:rsid w:val="00BC2DF3"/>
    <w:rsid w:val="00BC36A7"/>
    <w:rsid w:val="00BC38FA"/>
    <w:rsid w:val="00BC3D94"/>
    <w:rsid w:val="00BC434F"/>
    <w:rsid w:val="00BC4421"/>
    <w:rsid w:val="00BC553E"/>
    <w:rsid w:val="00BC56EA"/>
    <w:rsid w:val="00BC58BE"/>
    <w:rsid w:val="00BC5A07"/>
    <w:rsid w:val="00BC5B7A"/>
    <w:rsid w:val="00BC69DB"/>
    <w:rsid w:val="00BC7CAA"/>
    <w:rsid w:val="00BC7FCD"/>
    <w:rsid w:val="00BD04EF"/>
    <w:rsid w:val="00BD07A0"/>
    <w:rsid w:val="00BD0B3F"/>
    <w:rsid w:val="00BD0DBD"/>
    <w:rsid w:val="00BD1171"/>
    <w:rsid w:val="00BD1E36"/>
    <w:rsid w:val="00BD2030"/>
    <w:rsid w:val="00BD2036"/>
    <w:rsid w:val="00BD211D"/>
    <w:rsid w:val="00BD2A3F"/>
    <w:rsid w:val="00BD3394"/>
    <w:rsid w:val="00BD34AF"/>
    <w:rsid w:val="00BD362D"/>
    <w:rsid w:val="00BD3A6C"/>
    <w:rsid w:val="00BD41C3"/>
    <w:rsid w:val="00BD490B"/>
    <w:rsid w:val="00BD49A2"/>
    <w:rsid w:val="00BD4C7A"/>
    <w:rsid w:val="00BD518F"/>
    <w:rsid w:val="00BD5316"/>
    <w:rsid w:val="00BD56F7"/>
    <w:rsid w:val="00BD5A39"/>
    <w:rsid w:val="00BD5C33"/>
    <w:rsid w:val="00BD61E0"/>
    <w:rsid w:val="00BD6F62"/>
    <w:rsid w:val="00BD76E6"/>
    <w:rsid w:val="00BD77FA"/>
    <w:rsid w:val="00BE0223"/>
    <w:rsid w:val="00BE04D3"/>
    <w:rsid w:val="00BE10DC"/>
    <w:rsid w:val="00BE1930"/>
    <w:rsid w:val="00BE1AFC"/>
    <w:rsid w:val="00BE1DD1"/>
    <w:rsid w:val="00BE20C0"/>
    <w:rsid w:val="00BE2339"/>
    <w:rsid w:val="00BE2720"/>
    <w:rsid w:val="00BE28AC"/>
    <w:rsid w:val="00BE2925"/>
    <w:rsid w:val="00BE2D70"/>
    <w:rsid w:val="00BE2D9E"/>
    <w:rsid w:val="00BE2FDF"/>
    <w:rsid w:val="00BE3E8B"/>
    <w:rsid w:val="00BE42F7"/>
    <w:rsid w:val="00BE4B1E"/>
    <w:rsid w:val="00BE4FD9"/>
    <w:rsid w:val="00BE5463"/>
    <w:rsid w:val="00BE5507"/>
    <w:rsid w:val="00BE5885"/>
    <w:rsid w:val="00BE5A8D"/>
    <w:rsid w:val="00BE64D4"/>
    <w:rsid w:val="00BE6BF5"/>
    <w:rsid w:val="00BE6D42"/>
    <w:rsid w:val="00BE6E45"/>
    <w:rsid w:val="00BE6F9C"/>
    <w:rsid w:val="00BF0493"/>
    <w:rsid w:val="00BF0D04"/>
    <w:rsid w:val="00BF0F55"/>
    <w:rsid w:val="00BF152F"/>
    <w:rsid w:val="00BF2136"/>
    <w:rsid w:val="00BF2612"/>
    <w:rsid w:val="00BF28A2"/>
    <w:rsid w:val="00BF33FA"/>
    <w:rsid w:val="00BF3688"/>
    <w:rsid w:val="00BF3A56"/>
    <w:rsid w:val="00BF3D98"/>
    <w:rsid w:val="00BF4401"/>
    <w:rsid w:val="00BF4511"/>
    <w:rsid w:val="00BF469C"/>
    <w:rsid w:val="00BF4927"/>
    <w:rsid w:val="00BF4DBB"/>
    <w:rsid w:val="00BF53CD"/>
    <w:rsid w:val="00BF575B"/>
    <w:rsid w:val="00BF58B8"/>
    <w:rsid w:val="00BF5953"/>
    <w:rsid w:val="00BF63E2"/>
    <w:rsid w:val="00BF6A0B"/>
    <w:rsid w:val="00BF6BB1"/>
    <w:rsid w:val="00BF6E7C"/>
    <w:rsid w:val="00BF7063"/>
    <w:rsid w:val="00BF72E9"/>
    <w:rsid w:val="00BF74AF"/>
    <w:rsid w:val="00BF78C2"/>
    <w:rsid w:val="00BF791E"/>
    <w:rsid w:val="00BF7B4B"/>
    <w:rsid w:val="00C007B3"/>
    <w:rsid w:val="00C012A9"/>
    <w:rsid w:val="00C01480"/>
    <w:rsid w:val="00C014D1"/>
    <w:rsid w:val="00C02071"/>
    <w:rsid w:val="00C02CF4"/>
    <w:rsid w:val="00C02DDF"/>
    <w:rsid w:val="00C02E2F"/>
    <w:rsid w:val="00C02EE6"/>
    <w:rsid w:val="00C038C6"/>
    <w:rsid w:val="00C03DF7"/>
    <w:rsid w:val="00C04154"/>
    <w:rsid w:val="00C04295"/>
    <w:rsid w:val="00C04AB6"/>
    <w:rsid w:val="00C04B3B"/>
    <w:rsid w:val="00C04E7D"/>
    <w:rsid w:val="00C0507A"/>
    <w:rsid w:val="00C05160"/>
    <w:rsid w:val="00C06384"/>
    <w:rsid w:val="00C06E83"/>
    <w:rsid w:val="00C0741D"/>
    <w:rsid w:val="00C07C36"/>
    <w:rsid w:val="00C07E7F"/>
    <w:rsid w:val="00C102B6"/>
    <w:rsid w:val="00C103BA"/>
    <w:rsid w:val="00C105F1"/>
    <w:rsid w:val="00C10956"/>
    <w:rsid w:val="00C10F00"/>
    <w:rsid w:val="00C10F09"/>
    <w:rsid w:val="00C1101C"/>
    <w:rsid w:val="00C11456"/>
    <w:rsid w:val="00C115C3"/>
    <w:rsid w:val="00C11FDB"/>
    <w:rsid w:val="00C120DF"/>
    <w:rsid w:val="00C12500"/>
    <w:rsid w:val="00C12501"/>
    <w:rsid w:val="00C1289E"/>
    <w:rsid w:val="00C12B9B"/>
    <w:rsid w:val="00C12CBC"/>
    <w:rsid w:val="00C12D1E"/>
    <w:rsid w:val="00C13493"/>
    <w:rsid w:val="00C14AB7"/>
    <w:rsid w:val="00C14B71"/>
    <w:rsid w:val="00C15406"/>
    <w:rsid w:val="00C157C1"/>
    <w:rsid w:val="00C16690"/>
    <w:rsid w:val="00C166B6"/>
    <w:rsid w:val="00C1672D"/>
    <w:rsid w:val="00C16B31"/>
    <w:rsid w:val="00C16CBB"/>
    <w:rsid w:val="00C172EC"/>
    <w:rsid w:val="00C20096"/>
    <w:rsid w:val="00C202D4"/>
    <w:rsid w:val="00C205D6"/>
    <w:rsid w:val="00C20843"/>
    <w:rsid w:val="00C20860"/>
    <w:rsid w:val="00C20BEB"/>
    <w:rsid w:val="00C20C3C"/>
    <w:rsid w:val="00C20E70"/>
    <w:rsid w:val="00C20EA6"/>
    <w:rsid w:val="00C21311"/>
    <w:rsid w:val="00C21DD7"/>
    <w:rsid w:val="00C22174"/>
    <w:rsid w:val="00C22213"/>
    <w:rsid w:val="00C22646"/>
    <w:rsid w:val="00C228D3"/>
    <w:rsid w:val="00C22EE9"/>
    <w:rsid w:val="00C23A39"/>
    <w:rsid w:val="00C23DB7"/>
    <w:rsid w:val="00C249D4"/>
    <w:rsid w:val="00C24BA6"/>
    <w:rsid w:val="00C24DC2"/>
    <w:rsid w:val="00C24F51"/>
    <w:rsid w:val="00C25503"/>
    <w:rsid w:val="00C2575A"/>
    <w:rsid w:val="00C26BC3"/>
    <w:rsid w:val="00C26DA6"/>
    <w:rsid w:val="00C2715A"/>
    <w:rsid w:val="00C2744B"/>
    <w:rsid w:val="00C2781B"/>
    <w:rsid w:val="00C27D8E"/>
    <w:rsid w:val="00C305B3"/>
    <w:rsid w:val="00C305DF"/>
    <w:rsid w:val="00C30E6C"/>
    <w:rsid w:val="00C31319"/>
    <w:rsid w:val="00C31370"/>
    <w:rsid w:val="00C3168A"/>
    <w:rsid w:val="00C316B3"/>
    <w:rsid w:val="00C32858"/>
    <w:rsid w:val="00C32E57"/>
    <w:rsid w:val="00C3370C"/>
    <w:rsid w:val="00C33775"/>
    <w:rsid w:val="00C3387C"/>
    <w:rsid w:val="00C33F5D"/>
    <w:rsid w:val="00C34794"/>
    <w:rsid w:val="00C34AE6"/>
    <w:rsid w:val="00C35A0E"/>
    <w:rsid w:val="00C35C5D"/>
    <w:rsid w:val="00C365C3"/>
    <w:rsid w:val="00C371F4"/>
    <w:rsid w:val="00C374E8"/>
    <w:rsid w:val="00C37A66"/>
    <w:rsid w:val="00C37B9C"/>
    <w:rsid w:val="00C37CBF"/>
    <w:rsid w:val="00C40B68"/>
    <w:rsid w:val="00C40DBA"/>
    <w:rsid w:val="00C41B55"/>
    <w:rsid w:val="00C41BA9"/>
    <w:rsid w:val="00C41BEF"/>
    <w:rsid w:val="00C41C59"/>
    <w:rsid w:val="00C41E74"/>
    <w:rsid w:val="00C41FE5"/>
    <w:rsid w:val="00C42020"/>
    <w:rsid w:val="00C42088"/>
    <w:rsid w:val="00C421D6"/>
    <w:rsid w:val="00C42623"/>
    <w:rsid w:val="00C42D78"/>
    <w:rsid w:val="00C4361A"/>
    <w:rsid w:val="00C4415D"/>
    <w:rsid w:val="00C4449C"/>
    <w:rsid w:val="00C446B7"/>
    <w:rsid w:val="00C44EB4"/>
    <w:rsid w:val="00C4531F"/>
    <w:rsid w:val="00C45616"/>
    <w:rsid w:val="00C4589F"/>
    <w:rsid w:val="00C45E2E"/>
    <w:rsid w:val="00C4628C"/>
    <w:rsid w:val="00C4655D"/>
    <w:rsid w:val="00C46B5A"/>
    <w:rsid w:val="00C46B92"/>
    <w:rsid w:val="00C47121"/>
    <w:rsid w:val="00C50ACE"/>
    <w:rsid w:val="00C50E13"/>
    <w:rsid w:val="00C50FFA"/>
    <w:rsid w:val="00C51017"/>
    <w:rsid w:val="00C51276"/>
    <w:rsid w:val="00C5139F"/>
    <w:rsid w:val="00C514A0"/>
    <w:rsid w:val="00C518DD"/>
    <w:rsid w:val="00C519FD"/>
    <w:rsid w:val="00C526AE"/>
    <w:rsid w:val="00C52AB1"/>
    <w:rsid w:val="00C52F3C"/>
    <w:rsid w:val="00C54E83"/>
    <w:rsid w:val="00C54FDA"/>
    <w:rsid w:val="00C55204"/>
    <w:rsid w:val="00C55B6E"/>
    <w:rsid w:val="00C55D40"/>
    <w:rsid w:val="00C56093"/>
    <w:rsid w:val="00C5671E"/>
    <w:rsid w:val="00C56853"/>
    <w:rsid w:val="00C57525"/>
    <w:rsid w:val="00C57E62"/>
    <w:rsid w:val="00C57F08"/>
    <w:rsid w:val="00C57FBD"/>
    <w:rsid w:val="00C60344"/>
    <w:rsid w:val="00C60D26"/>
    <w:rsid w:val="00C60D4F"/>
    <w:rsid w:val="00C61000"/>
    <w:rsid w:val="00C61050"/>
    <w:rsid w:val="00C61392"/>
    <w:rsid w:val="00C618E0"/>
    <w:rsid w:val="00C625CE"/>
    <w:rsid w:val="00C626DE"/>
    <w:rsid w:val="00C62AF2"/>
    <w:rsid w:val="00C62B53"/>
    <w:rsid w:val="00C62C59"/>
    <w:rsid w:val="00C62EC0"/>
    <w:rsid w:val="00C62F5E"/>
    <w:rsid w:val="00C630EE"/>
    <w:rsid w:val="00C63668"/>
    <w:rsid w:val="00C6407C"/>
    <w:rsid w:val="00C646AA"/>
    <w:rsid w:val="00C65152"/>
    <w:rsid w:val="00C652B6"/>
    <w:rsid w:val="00C6556B"/>
    <w:rsid w:val="00C6593E"/>
    <w:rsid w:val="00C66453"/>
    <w:rsid w:val="00C66592"/>
    <w:rsid w:val="00C668AB"/>
    <w:rsid w:val="00C67072"/>
    <w:rsid w:val="00C70142"/>
    <w:rsid w:val="00C70ADA"/>
    <w:rsid w:val="00C70C81"/>
    <w:rsid w:val="00C70DFB"/>
    <w:rsid w:val="00C70E2A"/>
    <w:rsid w:val="00C70FA1"/>
    <w:rsid w:val="00C71030"/>
    <w:rsid w:val="00C71615"/>
    <w:rsid w:val="00C71E80"/>
    <w:rsid w:val="00C72A09"/>
    <w:rsid w:val="00C72A18"/>
    <w:rsid w:val="00C7315C"/>
    <w:rsid w:val="00C733A1"/>
    <w:rsid w:val="00C7344F"/>
    <w:rsid w:val="00C73A9A"/>
    <w:rsid w:val="00C73D06"/>
    <w:rsid w:val="00C73F91"/>
    <w:rsid w:val="00C744C6"/>
    <w:rsid w:val="00C74BF2"/>
    <w:rsid w:val="00C75414"/>
    <w:rsid w:val="00C7575B"/>
    <w:rsid w:val="00C75ABE"/>
    <w:rsid w:val="00C75B10"/>
    <w:rsid w:val="00C75CB7"/>
    <w:rsid w:val="00C761FE"/>
    <w:rsid w:val="00C763CA"/>
    <w:rsid w:val="00C7648C"/>
    <w:rsid w:val="00C76BD8"/>
    <w:rsid w:val="00C7751E"/>
    <w:rsid w:val="00C775D8"/>
    <w:rsid w:val="00C80201"/>
    <w:rsid w:val="00C80B70"/>
    <w:rsid w:val="00C80BF4"/>
    <w:rsid w:val="00C80C16"/>
    <w:rsid w:val="00C81262"/>
    <w:rsid w:val="00C81ECB"/>
    <w:rsid w:val="00C8259E"/>
    <w:rsid w:val="00C82A13"/>
    <w:rsid w:val="00C83889"/>
    <w:rsid w:val="00C84513"/>
    <w:rsid w:val="00C84707"/>
    <w:rsid w:val="00C8493F"/>
    <w:rsid w:val="00C85AE8"/>
    <w:rsid w:val="00C86198"/>
    <w:rsid w:val="00C86244"/>
    <w:rsid w:val="00C86722"/>
    <w:rsid w:val="00C86AA7"/>
    <w:rsid w:val="00C86F0D"/>
    <w:rsid w:val="00C86F92"/>
    <w:rsid w:val="00C87740"/>
    <w:rsid w:val="00C879DD"/>
    <w:rsid w:val="00C87BC9"/>
    <w:rsid w:val="00C87C21"/>
    <w:rsid w:val="00C87D86"/>
    <w:rsid w:val="00C87EA4"/>
    <w:rsid w:val="00C87F19"/>
    <w:rsid w:val="00C87F71"/>
    <w:rsid w:val="00C9137D"/>
    <w:rsid w:val="00C9188D"/>
    <w:rsid w:val="00C918CE"/>
    <w:rsid w:val="00C92608"/>
    <w:rsid w:val="00C92925"/>
    <w:rsid w:val="00C92CF8"/>
    <w:rsid w:val="00C92ED7"/>
    <w:rsid w:val="00C930F2"/>
    <w:rsid w:val="00C933F3"/>
    <w:rsid w:val="00C93FB3"/>
    <w:rsid w:val="00C95114"/>
    <w:rsid w:val="00C95552"/>
    <w:rsid w:val="00C9593A"/>
    <w:rsid w:val="00C96101"/>
    <w:rsid w:val="00C96C5A"/>
    <w:rsid w:val="00C97493"/>
    <w:rsid w:val="00C9755E"/>
    <w:rsid w:val="00CA0030"/>
    <w:rsid w:val="00CA040D"/>
    <w:rsid w:val="00CA089B"/>
    <w:rsid w:val="00CA0B63"/>
    <w:rsid w:val="00CA1FB1"/>
    <w:rsid w:val="00CA26F7"/>
    <w:rsid w:val="00CA2BC9"/>
    <w:rsid w:val="00CA2C2D"/>
    <w:rsid w:val="00CA2EE6"/>
    <w:rsid w:val="00CA33A0"/>
    <w:rsid w:val="00CA3CBB"/>
    <w:rsid w:val="00CA3DE2"/>
    <w:rsid w:val="00CA3F21"/>
    <w:rsid w:val="00CA4314"/>
    <w:rsid w:val="00CA4F9E"/>
    <w:rsid w:val="00CA51CA"/>
    <w:rsid w:val="00CA5782"/>
    <w:rsid w:val="00CA5CB2"/>
    <w:rsid w:val="00CA6234"/>
    <w:rsid w:val="00CA739F"/>
    <w:rsid w:val="00CB0AEA"/>
    <w:rsid w:val="00CB0FAF"/>
    <w:rsid w:val="00CB113E"/>
    <w:rsid w:val="00CB177C"/>
    <w:rsid w:val="00CB1D8D"/>
    <w:rsid w:val="00CB1E12"/>
    <w:rsid w:val="00CB1FEA"/>
    <w:rsid w:val="00CB2798"/>
    <w:rsid w:val="00CB30A6"/>
    <w:rsid w:val="00CB34B8"/>
    <w:rsid w:val="00CB3B02"/>
    <w:rsid w:val="00CB45B5"/>
    <w:rsid w:val="00CB4A0D"/>
    <w:rsid w:val="00CB4A3C"/>
    <w:rsid w:val="00CB4BB1"/>
    <w:rsid w:val="00CB510F"/>
    <w:rsid w:val="00CB5474"/>
    <w:rsid w:val="00CB5622"/>
    <w:rsid w:val="00CB580C"/>
    <w:rsid w:val="00CB6079"/>
    <w:rsid w:val="00CB6773"/>
    <w:rsid w:val="00CB6F91"/>
    <w:rsid w:val="00CB72BD"/>
    <w:rsid w:val="00CB7FA4"/>
    <w:rsid w:val="00CC0EA0"/>
    <w:rsid w:val="00CC0FE3"/>
    <w:rsid w:val="00CC16C0"/>
    <w:rsid w:val="00CC1A28"/>
    <w:rsid w:val="00CC1D42"/>
    <w:rsid w:val="00CC23B2"/>
    <w:rsid w:val="00CC267F"/>
    <w:rsid w:val="00CC26A8"/>
    <w:rsid w:val="00CC43FD"/>
    <w:rsid w:val="00CC5258"/>
    <w:rsid w:val="00CC52E6"/>
    <w:rsid w:val="00CC5388"/>
    <w:rsid w:val="00CC6A01"/>
    <w:rsid w:val="00CC6B10"/>
    <w:rsid w:val="00CC6CBD"/>
    <w:rsid w:val="00CC7C42"/>
    <w:rsid w:val="00CD0FC8"/>
    <w:rsid w:val="00CD108D"/>
    <w:rsid w:val="00CD1CDC"/>
    <w:rsid w:val="00CD22F0"/>
    <w:rsid w:val="00CD25B8"/>
    <w:rsid w:val="00CD27E0"/>
    <w:rsid w:val="00CD2F88"/>
    <w:rsid w:val="00CD37C9"/>
    <w:rsid w:val="00CD385E"/>
    <w:rsid w:val="00CD483F"/>
    <w:rsid w:val="00CD4B3D"/>
    <w:rsid w:val="00CD4F96"/>
    <w:rsid w:val="00CD5126"/>
    <w:rsid w:val="00CD5851"/>
    <w:rsid w:val="00CD59CA"/>
    <w:rsid w:val="00CD6102"/>
    <w:rsid w:val="00CD6243"/>
    <w:rsid w:val="00CD76D8"/>
    <w:rsid w:val="00CD77D1"/>
    <w:rsid w:val="00CD7B17"/>
    <w:rsid w:val="00CE02D0"/>
    <w:rsid w:val="00CE0485"/>
    <w:rsid w:val="00CE0616"/>
    <w:rsid w:val="00CE0D3D"/>
    <w:rsid w:val="00CE1145"/>
    <w:rsid w:val="00CE221F"/>
    <w:rsid w:val="00CE3113"/>
    <w:rsid w:val="00CE3E1C"/>
    <w:rsid w:val="00CE4308"/>
    <w:rsid w:val="00CE4635"/>
    <w:rsid w:val="00CE47AD"/>
    <w:rsid w:val="00CE4C4D"/>
    <w:rsid w:val="00CE4FF2"/>
    <w:rsid w:val="00CE5036"/>
    <w:rsid w:val="00CE53DD"/>
    <w:rsid w:val="00CE63EB"/>
    <w:rsid w:val="00CE6858"/>
    <w:rsid w:val="00CE69C1"/>
    <w:rsid w:val="00CE6AD3"/>
    <w:rsid w:val="00CE6B85"/>
    <w:rsid w:val="00CE6DBD"/>
    <w:rsid w:val="00CE7CC6"/>
    <w:rsid w:val="00CE7D71"/>
    <w:rsid w:val="00CF1A1E"/>
    <w:rsid w:val="00CF2163"/>
    <w:rsid w:val="00CF2A35"/>
    <w:rsid w:val="00CF407C"/>
    <w:rsid w:val="00CF43A4"/>
    <w:rsid w:val="00CF4567"/>
    <w:rsid w:val="00CF4A4A"/>
    <w:rsid w:val="00CF4AD3"/>
    <w:rsid w:val="00CF5B06"/>
    <w:rsid w:val="00CF5CBF"/>
    <w:rsid w:val="00CF5D14"/>
    <w:rsid w:val="00CF5E75"/>
    <w:rsid w:val="00CF61DB"/>
    <w:rsid w:val="00CF7E64"/>
    <w:rsid w:val="00D00206"/>
    <w:rsid w:val="00D00449"/>
    <w:rsid w:val="00D005B5"/>
    <w:rsid w:val="00D01235"/>
    <w:rsid w:val="00D01616"/>
    <w:rsid w:val="00D01EE9"/>
    <w:rsid w:val="00D026F7"/>
    <w:rsid w:val="00D03016"/>
    <w:rsid w:val="00D03C4F"/>
    <w:rsid w:val="00D03D88"/>
    <w:rsid w:val="00D03EDE"/>
    <w:rsid w:val="00D041C6"/>
    <w:rsid w:val="00D048B6"/>
    <w:rsid w:val="00D0490B"/>
    <w:rsid w:val="00D04A38"/>
    <w:rsid w:val="00D04AAC"/>
    <w:rsid w:val="00D04D19"/>
    <w:rsid w:val="00D05221"/>
    <w:rsid w:val="00D05551"/>
    <w:rsid w:val="00D06298"/>
    <w:rsid w:val="00D065FB"/>
    <w:rsid w:val="00D0687A"/>
    <w:rsid w:val="00D072FE"/>
    <w:rsid w:val="00D074E8"/>
    <w:rsid w:val="00D0759F"/>
    <w:rsid w:val="00D108E8"/>
    <w:rsid w:val="00D10906"/>
    <w:rsid w:val="00D10C0B"/>
    <w:rsid w:val="00D117A3"/>
    <w:rsid w:val="00D11BF4"/>
    <w:rsid w:val="00D12118"/>
    <w:rsid w:val="00D1212A"/>
    <w:rsid w:val="00D128A2"/>
    <w:rsid w:val="00D12999"/>
    <w:rsid w:val="00D12D56"/>
    <w:rsid w:val="00D13399"/>
    <w:rsid w:val="00D1433B"/>
    <w:rsid w:val="00D14BE9"/>
    <w:rsid w:val="00D15378"/>
    <w:rsid w:val="00D15BAE"/>
    <w:rsid w:val="00D16D9F"/>
    <w:rsid w:val="00D16F29"/>
    <w:rsid w:val="00D174E5"/>
    <w:rsid w:val="00D17D00"/>
    <w:rsid w:val="00D17F18"/>
    <w:rsid w:val="00D2021D"/>
    <w:rsid w:val="00D202AF"/>
    <w:rsid w:val="00D20380"/>
    <w:rsid w:val="00D2080A"/>
    <w:rsid w:val="00D208C1"/>
    <w:rsid w:val="00D20D77"/>
    <w:rsid w:val="00D211CD"/>
    <w:rsid w:val="00D21364"/>
    <w:rsid w:val="00D216D1"/>
    <w:rsid w:val="00D21F15"/>
    <w:rsid w:val="00D22BDA"/>
    <w:rsid w:val="00D23075"/>
    <w:rsid w:val="00D230D1"/>
    <w:rsid w:val="00D235CA"/>
    <w:rsid w:val="00D2365A"/>
    <w:rsid w:val="00D23BC4"/>
    <w:rsid w:val="00D245C0"/>
    <w:rsid w:val="00D24641"/>
    <w:rsid w:val="00D24AC3"/>
    <w:rsid w:val="00D24DCF"/>
    <w:rsid w:val="00D250EC"/>
    <w:rsid w:val="00D2522C"/>
    <w:rsid w:val="00D2609D"/>
    <w:rsid w:val="00D26E18"/>
    <w:rsid w:val="00D26ECB"/>
    <w:rsid w:val="00D271C6"/>
    <w:rsid w:val="00D275C7"/>
    <w:rsid w:val="00D279B7"/>
    <w:rsid w:val="00D27FD5"/>
    <w:rsid w:val="00D30875"/>
    <w:rsid w:val="00D308A6"/>
    <w:rsid w:val="00D30915"/>
    <w:rsid w:val="00D30ACF"/>
    <w:rsid w:val="00D3159F"/>
    <w:rsid w:val="00D3221D"/>
    <w:rsid w:val="00D323E9"/>
    <w:rsid w:val="00D32553"/>
    <w:rsid w:val="00D3295B"/>
    <w:rsid w:val="00D3306B"/>
    <w:rsid w:val="00D3335C"/>
    <w:rsid w:val="00D3359E"/>
    <w:rsid w:val="00D338BE"/>
    <w:rsid w:val="00D34B27"/>
    <w:rsid w:val="00D34BA3"/>
    <w:rsid w:val="00D355F2"/>
    <w:rsid w:val="00D35606"/>
    <w:rsid w:val="00D3575C"/>
    <w:rsid w:val="00D358AC"/>
    <w:rsid w:val="00D358FC"/>
    <w:rsid w:val="00D36851"/>
    <w:rsid w:val="00D36C7D"/>
    <w:rsid w:val="00D36E63"/>
    <w:rsid w:val="00D371E5"/>
    <w:rsid w:val="00D37369"/>
    <w:rsid w:val="00D373C6"/>
    <w:rsid w:val="00D3740B"/>
    <w:rsid w:val="00D37AFB"/>
    <w:rsid w:val="00D40319"/>
    <w:rsid w:val="00D40489"/>
    <w:rsid w:val="00D40D53"/>
    <w:rsid w:val="00D40F12"/>
    <w:rsid w:val="00D40F8E"/>
    <w:rsid w:val="00D418E9"/>
    <w:rsid w:val="00D425FD"/>
    <w:rsid w:val="00D42867"/>
    <w:rsid w:val="00D428EF"/>
    <w:rsid w:val="00D43134"/>
    <w:rsid w:val="00D4339A"/>
    <w:rsid w:val="00D43409"/>
    <w:rsid w:val="00D44380"/>
    <w:rsid w:val="00D445BD"/>
    <w:rsid w:val="00D45E56"/>
    <w:rsid w:val="00D46047"/>
    <w:rsid w:val="00D46310"/>
    <w:rsid w:val="00D46B5A"/>
    <w:rsid w:val="00D47A43"/>
    <w:rsid w:val="00D47AC5"/>
    <w:rsid w:val="00D503F1"/>
    <w:rsid w:val="00D50711"/>
    <w:rsid w:val="00D51535"/>
    <w:rsid w:val="00D5222B"/>
    <w:rsid w:val="00D52E42"/>
    <w:rsid w:val="00D52F9A"/>
    <w:rsid w:val="00D5384C"/>
    <w:rsid w:val="00D54CE2"/>
    <w:rsid w:val="00D55E4D"/>
    <w:rsid w:val="00D55E71"/>
    <w:rsid w:val="00D5601F"/>
    <w:rsid w:val="00D560AA"/>
    <w:rsid w:val="00D564B3"/>
    <w:rsid w:val="00D56E4E"/>
    <w:rsid w:val="00D56E7D"/>
    <w:rsid w:val="00D5752D"/>
    <w:rsid w:val="00D57833"/>
    <w:rsid w:val="00D605AE"/>
    <w:rsid w:val="00D608D0"/>
    <w:rsid w:val="00D608DC"/>
    <w:rsid w:val="00D608E6"/>
    <w:rsid w:val="00D60B52"/>
    <w:rsid w:val="00D60CBF"/>
    <w:rsid w:val="00D6101C"/>
    <w:rsid w:val="00D6102A"/>
    <w:rsid w:val="00D618BA"/>
    <w:rsid w:val="00D61F42"/>
    <w:rsid w:val="00D61F58"/>
    <w:rsid w:val="00D62479"/>
    <w:rsid w:val="00D625F1"/>
    <w:rsid w:val="00D62778"/>
    <w:rsid w:val="00D62AB2"/>
    <w:rsid w:val="00D62B1E"/>
    <w:rsid w:val="00D62B66"/>
    <w:rsid w:val="00D62B6E"/>
    <w:rsid w:val="00D62BA6"/>
    <w:rsid w:val="00D63065"/>
    <w:rsid w:val="00D631C0"/>
    <w:rsid w:val="00D6366E"/>
    <w:rsid w:val="00D6372B"/>
    <w:rsid w:val="00D63B1D"/>
    <w:rsid w:val="00D63BD2"/>
    <w:rsid w:val="00D64468"/>
    <w:rsid w:val="00D647D2"/>
    <w:rsid w:val="00D64870"/>
    <w:rsid w:val="00D64E75"/>
    <w:rsid w:val="00D661C8"/>
    <w:rsid w:val="00D6640E"/>
    <w:rsid w:val="00D66868"/>
    <w:rsid w:val="00D66E1B"/>
    <w:rsid w:val="00D671E0"/>
    <w:rsid w:val="00D67B31"/>
    <w:rsid w:val="00D70D07"/>
    <w:rsid w:val="00D71020"/>
    <w:rsid w:val="00D7132F"/>
    <w:rsid w:val="00D716C6"/>
    <w:rsid w:val="00D71B4D"/>
    <w:rsid w:val="00D71DD3"/>
    <w:rsid w:val="00D72200"/>
    <w:rsid w:val="00D72603"/>
    <w:rsid w:val="00D72B9B"/>
    <w:rsid w:val="00D72E8E"/>
    <w:rsid w:val="00D72F49"/>
    <w:rsid w:val="00D73226"/>
    <w:rsid w:val="00D7363F"/>
    <w:rsid w:val="00D7411F"/>
    <w:rsid w:val="00D74437"/>
    <w:rsid w:val="00D744BF"/>
    <w:rsid w:val="00D748C0"/>
    <w:rsid w:val="00D748FC"/>
    <w:rsid w:val="00D749A2"/>
    <w:rsid w:val="00D74B70"/>
    <w:rsid w:val="00D74C55"/>
    <w:rsid w:val="00D75121"/>
    <w:rsid w:val="00D75CFA"/>
    <w:rsid w:val="00D75FFD"/>
    <w:rsid w:val="00D76128"/>
    <w:rsid w:val="00D761F8"/>
    <w:rsid w:val="00D76C47"/>
    <w:rsid w:val="00D77553"/>
    <w:rsid w:val="00D77FE1"/>
    <w:rsid w:val="00D801CD"/>
    <w:rsid w:val="00D810CB"/>
    <w:rsid w:val="00D8150D"/>
    <w:rsid w:val="00D81948"/>
    <w:rsid w:val="00D81E93"/>
    <w:rsid w:val="00D8202C"/>
    <w:rsid w:val="00D82337"/>
    <w:rsid w:val="00D824CC"/>
    <w:rsid w:val="00D83491"/>
    <w:rsid w:val="00D834E6"/>
    <w:rsid w:val="00D84064"/>
    <w:rsid w:val="00D841DE"/>
    <w:rsid w:val="00D84399"/>
    <w:rsid w:val="00D84F8D"/>
    <w:rsid w:val="00D858EE"/>
    <w:rsid w:val="00D86560"/>
    <w:rsid w:val="00D86DEC"/>
    <w:rsid w:val="00D87A09"/>
    <w:rsid w:val="00D9019E"/>
    <w:rsid w:val="00D90340"/>
    <w:rsid w:val="00D9112F"/>
    <w:rsid w:val="00D914BE"/>
    <w:rsid w:val="00D92636"/>
    <w:rsid w:val="00D93286"/>
    <w:rsid w:val="00D9336A"/>
    <w:rsid w:val="00D93AED"/>
    <w:rsid w:val="00D94654"/>
    <w:rsid w:val="00D94B8A"/>
    <w:rsid w:val="00D94E1E"/>
    <w:rsid w:val="00D955C3"/>
    <w:rsid w:val="00D958BF"/>
    <w:rsid w:val="00D959F2"/>
    <w:rsid w:val="00D95F42"/>
    <w:rsid w:val="00D96085"/>
    <w:rsid w:val="00D961E7"/>
    <w:rsid w:val="00D96E4E"/>
    <w:rsid w:val="00D96EFE"/>
    <w:rsid w:val="00D96F90"/>
    <w:rsid w:val="00D97009"/>
    <w:rsid w:val="00D9777E"/>
    <w:rsid w:val="00D97CA6"/>
    <w:rsid w:val="00D97D70"/>
    <w:rsid w:val="00DA00A9"/>
    <w:rsid w:val="00DA05EB"/>
    <w:rsid w:val="00DA1170"/>
    <w:rsid w:val="00DA123A"/>
    <w:rsid w:val="00DA14A8"/>
    <w:rsid w:val="00DA17B0"/>
    <w:rsid w:val="00DA1C5A"/>
    <w:rsid w:val="00DA1F53"/>
    <w:rsid w:val="00DA21BA"/>
    <w:rsid w:val="00DA21DD"/>
    <w:rsid w:val="00DA227D"/>
    <w:rsid w:val="00DA22B2"/>
    <w:rsid w:val="00DA2C57"/>
    <w:rsid w:val="00DA31AA"/>
    <w:rsid w:val="00DA34DC"/>
    <w:rsid w:val="00DA3995"/>
    <w:rsid w:val="00DA40E2"/>
    <w:rsid w:val="00DA4FD4"/>
    <w:rsid w:val="00DA7CD3"/>
    <w:rsid w:val="00DA7DB6"/>
    <w:rsid w:val="00DA7F3D"/>
    <w:rsid w:val="00DB051B"/>
    <w:rsid w:val="00DB05D3"/>
    <w:rsid w:val="00DB0767"/>
    <w:rsid w:val="00DB0EC2"/>
    <w:rsid w:val="00DB1297"/>
    <w:rsid w:val="00DB16DA"/>
    <w:rsid w:val="00DB1BB2"/>
    <w:rsid w:val="00DB1C24"/>
    <w:rsid w:val="00DB1D45"/>
    <w:rsid w:val="00DB1E5C"/>
    <w:rsid w:val="00DB3603"/>
    <w:rsid w:val="00DB3AA3"/>
    <w:rsid w:val="00DB3BA4"/>
    <w:rsid w:val="00DB418A"/>
    <w:rsid w:val="00DB4851"/>
    <w:rsid w:val="00DB5035"/>
    <w:rsid w:val="00DB5074"/>
    <w:rsid w:val="00DB5089"/>
    <w:rsid w:val="00DB5D48"/>
    <w:rsid w:val="00DB5EF0"/>
    <w:rsid w:val="00DB5F4F"/>
    <w:rsid w:val="00DB6166"/>
    <w:rsid w:val="00DB67CF"/>
    <w:rsid w:val="00DB6C01"/>
    <w:rsid w:val="00DB6D51"/>
    <w:rsid w:val="00DB779D"/>
    <w:rsid w:val="00DB7BDD"/>
    <w:rsid w:val="00DC24F7"/>
    <w:rsid w:val="00DC26E1"/>
    <w:rsid w:val="00DC2FA5"/>
    <w:rsid w:val="00DC3A91"/>
    <w:rsid w:val="00DC4109"/>
    <w:rsid w:val="00DC5291"/>
    <w:rsid w:val="00DC5573"/>
    <w:rsid w:val="00DC5BFE"/>
    <w:rsid w:val="00DC5CF0"/>
    <w:rsid w:val="00DC6193"/>
    <w:rsid w:val="00DC6334"/>
    <w:rsid w:val="00DC6393"/>
    <w:rsid w:val="00DC63BE"/>
    <w:rsid w:val="00DC6912"/>
    <w:rsid w:val="00DC6C86"/>
    <w:rsid w:val="00DC703B"/>
    <w:rsid w:val="00DC73FF"/>
    <w:rsid w:val="00DC75DB"/>
    <w:rsid w:val="00DC7EDD"/>
    <w:rsid w:val="00DC7FA0"/>
    <w:rsid w:val="00DD00BB"/>
    <w:rsid w:val="00DD01C0"/>
    <w:rsid w:val="00DD09AE"/>
    <w:rsid w:val="00DD0E8B"/>
    <w:rsid w:val="00DD16EE"/>
    <w:rsid w:val="00DD1E2C"/>
    <w:rsid w:val="00DD20D1"/>
    <w:rsid w:val="00DD2288"/>
    <w:rsid w:val="00DD3BAD"/>
    <w:rsid w:val="00DD4829"/>
    <w:rsid w:val="00DD50FC"/>
    <w:rsid w:val="00DD5AC1"/>
    <w:rsid w:val="00DD5D75"/>
    <w:rsid w:val="00DD61DD"/>
    <w:rsid w:val="00DD66B3"/>
    <w:rsid w:val="00DD6E80"/>
    <w:rsid w:val="00DD72C4"/>
    <w:rsid w:val="00DE0A25"/>
    <w:rsid w:val="00DE0DDF"/>
    <w:rsid w:val="00DE13DF"/>
    <w:rsid w:val="00DE15EE"/>
    <w:rsid w:val="00DE171E"/>
    <w:rsid w:val="00DE1770"/>
    <w:rsid w:val="00DE1EB2"/>
    <w:rsid w:val="00DE2495"/>
    <w:rsid w:val="00DE2E1A"/>
    <w:rsid w:val="00DE394F"/>
    <w:rsid w:val="00DE3E81"/>
    <w:rsid w:val="00DE429B"/>
    <w:rsid w:val="00DE4422"/>
    <w:rsid w:val="00DE5131"/>
    <w:rsid w:val="00DE5CFB"/>
    <w:rsid w:val="00DE62C6"/>
    <w:rsid w:val="00DE6338"/>
    <w:rsid w:val="00DE6C2C"/>
    <w:rsid w:val="00DE7B20"/>
    <w:rsid w:val="00DE7CFA"/>
    <w:rsid w:val="00DF04F0"/>
    <w:rsid w:val="00DF0745"/>
    <w:rsid w:val="00DF0A9B"/>
    <w:rsid w:val="00DF0BA0"/>
    <w:rsid w:val="00DF0C25"/>
    <w:rsid w:val="00DF0D05"/>
    <w:rsid w:val="00DF102F"/>
    <w:rsid w:val="00DF176B"/>
    <w:rsid w:val="00DF1A4D"/>
    <w:rsid w:val="00DF1EA7"/>
    <w:rsid w:val="00DF1F89"/>
    <w:rsid w:val="00DF308E"/>
    <w:rsid w:val="00DF3F43"/>
    <w:rsid w:val="00DF42BA"/>
    <w:rsid w:val="00DF4EC4"/>
    <w:rsid w:val="00DF588D"/>
    <w:rsid w:val="00DF58BA"/>
    <w:rsid w:val="00DF67F1"/>
    <w:rsid w:val="00DF6804"/>
    <w:rsid w:val="00DF7123"/>
    <w:rsid w:val="00DF7274"/>
    <w:rsid w:val="00DF7456"/>
    <w:rsid w:val="00DF7559"/>
    <w:rsid w:val="00DF78DC"/>
    <w:rsid w:val="00DF798A"/>
    <w:rsid w:val="00DF7E51"/>
    <w:rsid w:val="00E001EF"/>
    <w:rsid w:val="00E006C5"/>
    <w:rsid w:val="00E0079B"/>
    <w:rsid w:val="00E0079C"/>
    <w:rsid w:val="00E00C44"/>
    <w:rsid w:val="00E011AC"/>
    <w:rsid w:val="00E01388"/>
    <w:rsid w:val="00E01E3F"/>
    <w:rsid w:val="00E01F66"/>
    <w:rsid w:val="00E0210A"/>
    <w:rsid w:val="00E02175"/>
    <w:rsid w:val="00E024A5"/>
    <w:rsid w:val="00E02913"/>
    <w:rsid w:val="00E032EA"/>
    <w:rsid w:val="00E03437"/>
    <w:rsid w:val="00E03AEF"/>
    <w:rsid w:val="00E03D39"/>
    <w:rsid w:val="00E03EAE"/>
    <w:rsid w:val="00E04A09"/>
    <w:rsid w:val="00E04F8C"/>
    <w:rsid w:val="00E05189"/>
    <w:rsid w:val="00E06C29"/>
    <w:rsid w:val="00E06DC7"/>
    <w:rsid w:val="00E0719A"/>
    <w:rsid w:val="00E07773"/>
    <w:rsid w:val="00E1006F"/>
    <w:rsid w:val="00E10F07"/>
    <w:rsid w:val="00E11105"/>
    <w:rsid w:val="00E11537"/>
    <w:rsid w:val="00E11C38"/>
    <w:rsid w:val="00E120C1"/>
    <w:rsid w:val="00E1251C"/>
    <w:rsid w:val="00E12F45"/>
    <w:rsid w:val="00E134A9"/>
    <w:rsid w:val="00E1361B"/>
    <w:rsid w:val="00E136F9"/>
    <w:rsid w:val="00E13954"/>
    <w:rsid w:val="00E13A9C"/>
    <w:rsid w:val="00E13C12"/>
    <w:rsid w:val="00E14022"/>
    <w:rsid w:val="00E146B9"/>
    <w:rsid w:val="00E14891"/>
    <w:rsid w:val="00E14B74"/>
    <w:rsid w:val="00E1585A"/>
    <w:rsid w:val="00E15C0A"/>
    <w:rsid w:val="00E15C43"/>
    <w:rsid w:val="00E160D1"/>
    <w:rsid w:val="00E165F5"/>
    <w:rsid w:val="00E1696F"/>
    <w:rsid w:val="00E16B28"/>
    <w:rsid w:val="00E16E03"/>
    <w:rsid w:val="00E173F8"/>
    <w:rsid w:val="00E17734"/>
    <w:rsid w:val="00E2019A"/>
    <w:rsid w:val="00E202AA"/>
    <w:rsid w:val="00E20D8C"/>
    <w:rsid w:val="00E21BB3"/>
    <w:rsid w:val="00E2260F"/>
    <w:rsid w:val="00E229A9"/>
    <w:rsid w:val="00E22A5A"/>
    <w:rsid w:val="00E22CC0"/>
    <w:rsid w:val="00E22FEC"/>
    <w:rsid w:val="00E237BB"/>
    <w:rsid w:val="00E248D7"/>
    <w:rsid w:val="00E24C72"/>
    <w:rsid w:val="00E24F03"/>
    <w:rsid w:val="00E25E39"/>
    <w:rsid w:val="00E2668D"/>
    <w:rsid w:val="00E26E4C"/>
    <w:rsid w:val="00E27290"/>
    <w:rsid w:val="00E27384"/>
    <w:rsid w:val="00E273DF"/>
    <w:rsid w:val="00E2771B"/>
    <w:rsid w:val="00E27CAD"/>
    <w:rsid w:val="00E3065B"/>
    <w:rsid w:val="00E30ADC"/>
    <w:rsid w:val="00E30F25"/>
    <w:rsid w:val="00E311AC"/>
    <w:rsid w:val="00E31872"/>
    <w:rsid w:val="00E318A0"/>
    <w:rsid w:val="00E32B7E"/>
    <w:rsid w:val="00E32EE9"/>
    <w:rsid w:val="00E32F08"/>
    <w:rsid w:val="00E331C7"/>
    <w:rsid w:val="00E335D5"/>
    <w:rsid w:val="00E339C8"/>
    <w:rsid w:val="00E33A4E"/>
    <w:rsid w:val="00E347EE"/>
    <w:rsid w:val="00E3494D"/>
    <w:rsid w:val="00E34EC1"/>
    <w:rsid w:val="00E35D3F"/>
    <w:rsid w:val="00E363AB"/>
    <w:rsid w:val="00E366BC"/>
    <w:rsid w:val="00E36983"/>
    <w:rsid w:val="00E36FF1"/>
    <w:rsid w:val="00E37090"/>
    <w:rsid w:val="00E372B7"/>
    <w:rsid w:val="00E37372"/>
    <w:rsid w:val="00E3783D"/>
    <w:rsid w:val="00E37C30"/>
    <w:rsid w:val="00E37C5A"/>
    <w:rsid w:val="00E37E8D"/>
    <w:rsid w:val="00E40319"/>
    <w:rsid w:val="00E40A12"/>
    <w:rsid w:val="00E414D8"/>
    <w:rsid w:val="00E41579"/>
    <w:rsid w:val="00E4166E"/>
    <w:rsid w:val="00E41CF1"/>
    <w:rsid w:val="00E41EE7"/>
    <w:rsid w:val="00E42331"/>
    <w:rsid w:val="00E4284E"/>
    <w:rsid w:val="00E42924"/>
    <w:rsid w:val="00E430A3"/>
    <w:rsid w:val="00E43779"/>
    <w:rsid w:val="00E438F6"/>
    <w:rsid w:val="00E43E4A"/>
    <w:rsid w:val="00E43EA0"/>
    <w:rsid w:val="00E45413"/>
    <w:rsid w:val="00E454A8"/>
    <w:rsid w:val="00E454CC"/>
    <w:rsid w:val="00E456A7"/>
    <w:rsid w:val="00E45775"/>
    <w:rsid w:val="00E458D5"/>
    <w:rsid w:val="00E468BD"/>
    <w:rsid w:val="00E46B0E"/>
    <w:rsid w:val="00E46E3E"/>
    <w:rsid w:val="00E50E7A"/>
    <w:rsid w:val="00E50EFC"/>
    <w:rsid w:val="00E521A2"/>
    <w:rsid w:val="00E523ED"/>
    <w:rsid w:val="00E53346"/>
    <w:rsid w:val="00E53496"/>
    <w:rsid w:val="00E53965"/>
    <w:rsid w:val="00E53BAA"/>
    <w:rsid w:val="00E53E51"/>
    <w:rsid w:val="00E5401D"/>
    <w:rsid w:val="00E5408F"/>
    <w:rsid w:val="00E5418C"/>
    <w:rsid w:val="00E54369"/>
    <w:rsid w:val="00E54430"/>
    <w:rsid w:val="00E546A0"/>
    <w:rsid w:val="00E54791"/>
    <w:rsid w:val="00E54B44"/>
    <w:rsid w:val="00E55781"/>
    <w:rsid w:val="00E558BB"/>
    <w:rsid w:val="00E55B23"/>
    <w:rsid w:val="00E5605A"/>
    <w:rsid w:val="00E56072"/>
    <w:rsid w:val="00E56268"/>
    <w:rsid w:val="00E563D1"/>
    <w:rsid w:val="00E5659C"/>
    <w:rsid w:val="00E56EE8"/>
    <w:rsid w:val="00E57146"/>
    <w:rsid w:val="00E5768A"/>
    <w:rsid w:val="00E57AAC"/>
    <w:rsid w:val="00E57CEB"/>
    <w:rsid w:val="00E606AB"/>
    <w:rsid w:val="00E60A63"/>
    <w:rsid w:val="00E60A72"/>
    <w:rsid w:val="00E60F4A"/>
    <w:rsid w:val="00E6117B"/>
    <w:rsid w:val="00E61C37"/>
    <w:rsid w:val="00E61FA3"/>
    <w:rsid w:val="00E623B8"/>
    <w:rsid w:val="00E63456"/>
    <w:rsid w:val="00E63511"/>
    <w:rsid w:val="00E639C6"/>
    <w:rsid w:val="00E643A0"/>
    <w:rsid w:val="00E64411"/>
    <w:rsid w:val="00E64BFC"/>
    <w:rsid w:val="00E64DFD"/>
    <w:rsid w:val="00E656A8"/>
    <w:rsid w:val="00E657AF"/>
    <w:rsid w:val="00E6601F"/>
    <w:rsid w:val="00E66273"/>
    <w:rsid w:val="00E666E3"/>
    <w:rsid w:val="00E66D67"/>
    <w:rsid w:val="00E67864"/>
    <w:rsid w:val="00E67E47"/>
    <w:rsid w:val="00E709FC"/>
    <w:rsid w:val="00E70A47"/>
    <w:rsid w:val="00E70FCA"/>
    <w:rsid w:val="00E716A7"/>
    <w:rsid w:val="00E718C6"/>
    <w:rsid w:val="00E72FDE"/>
    <w:rsid w:val="00E7332E"/>
    <w:rsid w:val="00E7355D"/>
    <w:rsid w:val="00E737E7"/>
    <w:rsid w:val="00E73E54"/>
    <w:rsid w:val="00E73F63"/>
    <w:rsid w:val="00E75652"/>
    <w:rsid w:val="00E75EF3"/>
    <w:rsid w:val="00E7656B"/>
    <w:rsid w:val="00E76A15"/>
    <w:rsid w:val="00E771A6"/>
    <w:rsid w:val="00E775A9"/>
    <w:rsid w:val="00E7793E"/>
    <w:rsid w:val="00E77A2B"/>
    <w:rsid w:val="00E805CC"/>
    <w:rsid w:val="00E814EF"/>
    <w:rsid w:val="00E8189C"/>
    <w:rsid w:val="00E81D7B"/>
    <w:rsid w:val="00E81D90"/>
    <w:rsid w:val="00E823C1"/>
    <w:rsid w:val="00E827EE"/>
    <w:rsid w:val="00E82FDC"/>
    <w:rsid w:val="00E83193"/>
    <w:rsid w:val="00E83A3C"/>
    <w:rsid w:val="00E83F8F"/>
    <w:rsid w:val="00E84323"/>
    <w:rsid w:val="00E845B1"/>
    <w:rsid w:val="00E84F0A"/>
    <w:rsid w:val="00E8510B"/>
    <w:rsid w:val="00E853F2"/>
    <w:rsid w:val="00E85474"/>
    <w:rsid w:val="00E85955"/>
    <w:rsid w:val="00E85CEE"/>
    <w:rsid w:val="00E86282"/>
    <w:rsid w:val="00E86FFF"/>
    <w:rsid w:val="00E8717C"/>
    <w:rsid w:val="00E87500"/>
    <w:rsid w:val="00E875B7"/>
    <w:rsid w:val="00E87A60"/>
    <w:rsid w:val="00E90DCF"/>
    <w:rsid w:val="00E90EC3"/>
    <w:rsid w:val="00E90F95"/>
    <w:rsid w:val="00E9120D"/>
    <w:rsid w:val="00E919C3"/>
    <w:rsid w:val="00E921E6"/>
    <w:rsid w:val="00E925F2"/>
    <w:rsid w:val="00E92B46"/>
    <w:rsid w:val="00E92DCC"/>
    <w:rsid w:val="00E9402C"/>
    <w:rsid w:val="00E947E6"/>
    <w:rsid w:val="00E94B5D"/>
    <w:rsid w:val="00E95475"/>
    <w:rsid w:val="00E96F47"/>
    <w:rsid w:val="00E97269"/>
    <w:rsid w:val="00E97A39"/>
    <w:rsid w:val="00E97D92"/>
    <w:rsid w:val="00E97E0F"/>
    <w:rsid w:val="00EA094C"/>
    <w:rsid w:val="00EA111C"/>
    <w:rsid w:val="00EA1D13"/>
    <w:rsid w:val="00EA1ED7"/>
    <w:rsid w:val="00EA20B0"/>
    <w:rsid w:val="00EA216E"/>
    <w:rsid w:val="00EA2C9D"/>
    <w:rsid w:val="00EA2EBF"/>
    <w:rsid w:val="00EA3692"/>
    <w:rsid w:val="00EA388E"/>
    <w:rsid w:val="00EA394C"/>
    <w:rsid w:val="00EA3ADA"/>
    <w:rsid w:val="00EA43F4"/>
    <w:rsid w:val="00EA4666"/>
    <w:rsid w:val="00EA5AC3"/>
    <w:rsid w:val="00EA61E4"/>
    <w:rsid w:val="00EA6812"/>
    <w:rsid w:val="00EA70E0"/>
    <w:rsid w:val="00EA75E3"/>
    <w:rsid w:val="00EB0783"/>
    <w:rsid w:val="00EB08AE"/>
    <w:rsid w:val="00EB0DC3"/>
    <w:rsid w:val="00EB139A"/>
    <w:rsid w:val="00EB16C3"/>
    <w:rsid w:val="00EB1802"/>
    <w:rsid w:val="00EB2161"/>
    <w:rsid w:val="00EB2433"/>
    <w:rsid w:val="00EB28A0"/>
    <w:rsid w:val="00EB2B98"/>
    <w:rsid w:val="00EB2C78"/>
    <w:rsid w:val="00EB31A5"/>
    <w:rsid w:val="00EB341E"/>
    <w:rsid w:val="00EB3569"/>
    <w:rsid w:val="00EB3A16"/>
    <w:rsid w:val="00EB3D98"/>
    <w:rsid w:val="00EB4195"/>
    <w:rsid w:val="00EB4541"/>
    <w:rsid w:val="00EB4749"/>
    <w:rsid w:val="00EB4A1A"/>
    <w:rsid w:val="00EB51AC"/>
    <w:rsid w:val="00EB5438"/>
    <w:rsid w:val="00EB5A10"/>
    <w:rsid w:val="00EB5A2F"/>
    <w:rsid w:val="00EB5CDD"/>
    <w:rsid w:val="00EB6C8E"/>
    <w:rsid w:val="00EB7545"/>
    <w:rsid w:val="00EB7A18"/>
    <w:rsid w:val="00EC258F"/>
    <w:rsid w:val="00EC2788"/>
    <w:rsid w:val="00EC2F40"/>
    <w:rsid w:val="00EC30A8"/>
    <w:rsid w:val="00EC3551"/>
    <w:rsid w:val="00EC3565"/>
    <w:rsid w:val="00EC39D1"/>
    <w:rsid w:val="00EC3CCE"/>
    <w:rsid w:val="00EC3CFE"/>
    <w:rsid w:val="00EC3D65"/>
    <w:rsid w:val="00EC3E7C"/>
    <w:rsid w:val="00EC443B"/>
    <w:rsid w:val="00EC447E"/>
    <w:rsid w:val="00EC48D0"/>
    <w:rsid w:val="00EC5330"/>
    <w:rsid w:val="00EC54B8"/>
    <w:rsid w:val="00EC591C"/>
    <w:rsid w:val="00EC5F57"/>
    <w:rsid w:val="00EC6A46"/>
    <w:rsid w:val="00EC6D21"/>
    <w:rsid w:val="00EC6E97"/>
    <w:rsid w:val="00ED007D"/>
    <w:rsid w:val="00ED12AF"/>
    <w:rsid w:val="00ED1961"/>
    <w:rsid w:val="00ED1CE0"/>
    <w:rsid w:val="00ED1E0E"/>
    <w:rsid w:val="00ED210A"/>
    <w:rsid w:val="00ED2EC5"/>
    <w:rsid w:val="00ED38AA"/>
    <w:rsid w:val="00ED3C23"/>
    <w:rsid w:val="00ED3CF2"/>
    <w:rsid w:val="00ED418E"/>
    <w:rsid w:val="00ED46E7"/>
    <w:rsid w:val="00ED4B65"/>
    <w:rsid w:val="00ED5CD6"/>
    <w:rsid w:val="00ED5D0A"/>
    <w:rsid w:val="00ED6199"/>
    <w:rsid w:val="00ED62BD"/>
    <w:rsid w:val="00ED6485"/>
    <w:rsid w:val="00ED70B0"/>
    <w:rsid w:val="00ED7D4B"/>
    <w:rsid w:val="00EE021F"/>
    <w:rsid w:val="00EE0F8A"/>
    <w:rsid w:val="00EE10EC"/>
    <w:rsid w:val="00EE1D12"/>
    <w:rsid w:val="00EE1F38"/>
    <w:rsid w:val="00EE2CD7"/>
    <w:rsid w:val="00EE3815"/>
    <w:rsid w:val="00EE3CB8"/>
    <w:rsid w:val="00EE530E"/>
    <w:rsid w:val="00EE60AF"/>
    <w:rsid w:val="00EE6270"/>
    <w:rsid w:val="00EE6DE4"/>
    <w:rsid w:val="00EE7921"/>
    <w:rsid w:val="00EE7A21"/>
    <w:rsid w:val="00EE7A24"/>
    <w:rsid w:val="00EE7DAF"/>
    <w:rsid w:val="00EF00FE"/>
    <w:rsid w:val="00EF05D4"/>
    <w:rsid w:val="00EF0E31"/>
    <w:rsid w:val="00EF2B06"/>
    <w:rsid w:val="00EF3347"/>
    <w:rsid w:val="00EF3814"/>
    <w:rsid w:val="00EF3D2A"/>
    <w:rsid w:val="00EF40D2"/>
    <w:rsid w:val="00EF4299"/>
    <w:rsid w:val="00EF4504"/>
    <w:rsid w:val="00EF4AFE"/>
    <w:rsid w:val="00EF515B"/>
    <w:rsid w:val="00EF5211"/>
    <w:rsid w:val="00EF646E"/>
    <w:rsid w:val="00EF66DE"/>
    <w:rsid w:val="00EF675E"/>
    <w:rsid w:val="00EF7441"/>
    <w:rsid w:val="00EF7EEE"/>
    <w:rsid w:val="00EF7FC8"/>
    <w:rsid w:val="00F008D9"/>
    <w:rsid w:val="00F0143A"/>
    <w:rsid w:val="00F01CF5"/>
    <w:rsid w:val="00F02189"/>
    <w:rsid w:val="00F030BC"/>
    <w:rsid w:val="00F032C7"/>
    <w:rsid w:val="00F0350D"/>
    <w:rsid w:val="00F04259"/>
    <w:rsid w:val="00F0429B"/>
    <w:rsid w:val="00F0586F"/>
    <w:rsid w:val="00F05D50"/>
    <w:rsid w:val="00F05F7C"/>
    <w:rsid w:val="00F062D6"/>
    <w:rsid w:val="00F07522"/>
    <w:rsid w:val="00F07780"/>
    <w:rsid w:val="00F07912"/>
    <w:rsid w:val="00F07A99"/>
    <w:rsid w:val="00F07DCB"/>
    <w:rsid w:val="00F103B3"/>
    <w:rsid w:val="00F108B9"/>
    <w:rsid w:val="00F10D12"/>
    <w:rsid w:val="00F12168"/>
    <w:rsid w:val="00F123BC"/>
    <w:rsid w:val="00F124D6"/>
    <w:rsid w:val="00F12F45"/>
    <w:rsid w:val="00F134AC"/>
    <w:rsid w:val="00F139D9"/>
    <w:rsid w:val="00F1494F"/>
    <w:rsid w:val="00F14A31"/>
    <w:rsid w:val="00F15A08"/>
    <w:rsid w:val="00F15B37"/>
    <w:rsid w:val="00F16AB1"/>
    <w:rsid w:val="00F171A8"/>
    <w:rsid w:val="00F172AA"/>
    <w:rsid w:val="00F174B1"/>
    <w:rsid w:val="00F17B22"/>
    <w:rsid w:val="00F202AF"/>
    <w:rsid w:val="00F2066D"/>
    <w:rsid w:val="00F207F3"/>
    <w:rsid w:val="00F20BC1"/>
    <w:rsid w:val="00F20FCE"/>
    <w:rsid w:val="00F21569"/>
    <w:rsid w:val="00F21809"/>
    <w:rsid w:val="00F223B7"/>
    <w:rsid w:val="00F22CC2"/>
    <w:rsid w:val="00F22DB7"/>
    <w:rsid w:val="00F22EC7"/>
    <w:rsid w:val="00F234A8"/>
    <w:rsid w:val="00F238BB"/>
    <w:rsid w:val="00F23D7B"/>
    <w:rsid w:val="00F23DA3"/>
    <w:rsid w:val="00F241D6"/>
    <w:rsid w:val="00F254FF"/>
    <w:rsid w:val="00F26816"/>
    <w:rsid w:val="00F26B49"/>
    <w:rsid w:val="00F2723A"/>
    <w:rsid w:val="00F27468"/>
    <w:rsid w:val="00F27E05"/>
    <w:rsid w:val="00F27FC1"/>
    <w:rsid w:val="00F30033"/>
    <w:rsid w:val="00F30448"/>
    <w:rsid w:val="00F3069A"/>
    <w:rsid w:val="00F306EC"/>
    <w:rsid w:val="00F3120A"/>
    <w:rsid w:val="00F31A77"/>
    <w:rsid w:val="00F31D65"/>
    <w:rsid w:val="00F32194"/>
    <w:rsid w:val="00F326F1"/>
    <w:rsid w:val="00F32710"/>
    <w:rsid w:val="00F32ABA"/>
    <w:rsid w:val="00F32FD9"/>
    <w:rsid w:val="00F33908"/>
    <w:rsid w:val="00F33A4C"/>
    <w:rsid w:val="00F33D38"/>
    <w:rsid w:val="00F34033"/>
    <w:rsid w:val="00F34189"/>
    <w:rsid w:val="00F35078"/>
    <w:rsid w:val="00F35081"/>
    <w:rsid w:val="00F35B15"/>
    <w:rsid w:val="00F35CD5"/>
    <w:rsid w:val="00F35D67"/>
    <w:rsid w:val="00F360C5"/>
    <w:rsid w:val="00F36702"/>
    <w:rsid w:val="00F36E38"/>
    <w:rsid w:val="00F36F32"/>
    <w:rsid w:val="00F36FAF"/>
    <w:rsid w:val="00F3744B"/>
    <w:rsid w:val="00F374BF"/>
    <w:rsid w:val="00F375A0"/>
    <w:rsid w:val="00F37B54"/>
    <w:rsid w:val="00F37FCC"/>
    <w:rsid w:val="00F411C4"/>
    <w:rsid w:val="00F416EE"/>
    <w:rsid w:val="00F4181C"/>
    <w:rsid w:val="00F41913"/>
    <w:rsid w:val="00F42266"/>
    <w:rsid w:val="00F42412"/>
    <w:rsid w:val="00F42451"/>
    <w:rsid w:val="00F4261F"/>
    <w:rsid w:val="00F4344F"/>
    <w:rsid w:val="00F43590"/>
    <w:rsid w:val="00F436A2"/>
    <w:rsid w:val="00F43B7E"/>
    <w:rsid w:val="00F43C57"/>
    <w:rsid w:val="00F440DF"/>
    <w:rsid w:val="00F443BB"/>
    <w:rsid w:val="00F44B54"/>
    <w:rsid w:val="00F454F7"/>
    <w:rsid w:val="00F45F4A"/>
    <w:rsid w:val="00F46C95"/>
    <w:rsid w:val="00F475EF"/>
    <w:rsid w:val="00F4765F"/>
    <w:rsid w:val="00F4781E"/>
    <w:rsid w:val="00F50006"/>
    <w:rsid w:val="00F501A1"/>
    <w:rsid w:val="00F50EAC"/>
    <w:rsid w:val="00F5127A"/>
    <w:rsid w:val="00F51320"/>
    <w:rsid w:val="00F51882"/>
    <w:rsid w:val="00F51AE6"/>
    <w:rsid w:val="00F51B0F"/>
    <w:rsid w:val="00F51DC4"/>
    <w:rsid w:val="00F52D5C"/>
    <w:rsid w:val="00F53530"/>
    <w:rsid w:val="00F53947"/>
    <w:rsid w:val="00F53C4D"/>
    <w:rsid w:val="00F5418D"/>
    <w:rsid w:val="00F54DCD"/>
    <w:rsid w:val="00F550E4"/>
    <w:rsid w:val="00F553F0"/>
    <w:rsid w:val="00F55875"/>
    <w:rsid w:val="00F55AB7"/>
    <w:rsid w:val="00F55C3E"/>
    <w:rsid w:val="00F55CFC"/>
    <w:rsid w:val="00F56285"/>
    <w:rsid w:val="00F562C8"/>
    <w:rsid w:val="00F565D3"/>
    <w:rsid w:val="00F56B4A"/>
    <w:rsid w:val="00F56D96"/>
    <w:rsid w:val="00F570F1"/>
    <w:rsid w:val="00F57293"/>
    <w:rsid w:val="00F576D6"/>
    <w:rsid w:val="00F608EE"/>
    <w:rsid w:val="00F60A53"/>
    <w:rsid w:val="00F60CEE"/>
    <w:rsid w:val="00F62C87"/>
    <w:rsid w:val="00F62EB4"/>
    <w:rsid w:val="00F63897"/>
    <w:rsid w:val="00F63C68"/>
    <w:rsid w:val="00F63CD0"/>
    <w:rsid w:val="00F64725"/>
    <w:rsid w:val="00F64A46"/>
    <w:rsid w:val="00F64E07"/>
    <w:rsid w:val="00F64F32"/>
    <w:rsid w:val="00F6504E"/>
    <w:rsid w:val="00F651AD"/>
    <w:rsid w:val="00F6568D"/>
    <w:rsid w:val="00F65774"/>
    <w:rsid w:val="00F65A47"/>
    <w:rsid w:val="00F661D7"/>
    <w:rsid w:val="00F662CF"/>
    <w:rsid w:val="00F67C2A"/>
    <w:rsid w:val="00F7006C"/>
    <w:rsid w:val="00F70851"/>
    <w:rsid w:val="00F70857"/>
    <w:rsid w:val="00F70F08"/>
    <w:rsid w:val="00F71026"/>
    <w:rsid w:val="00F7134A"/>
    <w:rsid w:val="00F715D3"/>
    <w:rsid w:val="00F71714"/>
    <w:rsid w:val="00F71948"/>
    <w:rsid w:val="00F72154"/>
    <w:rsid w:val="00F722CD"/>
    <w:rsid w:val="00F72D2F"/>
    <w:rsid w:val="00F72FBE"/>
    <w:rsid w:val="00F733E8"/>
    <w:rsid w:val="00F73D00"/>
    <w:rsid w:val="00F7425D"/>
    <w:rsid w:val="00F74723"/>
    <w:rsid w:val="00F74F5F"/>
    <w:rsid w:val="00F74F61"/>
    <w:rsid w:val="00F753EC"/>
    <w:rsid w:val="00F761FD"/>
    <w:rsid w:val="00F765CA"/>
    <w:rsid w:val="00F779C9"/>
    <w:rsid w:val="00F77D7E"/>
    <w:rsid w:val="00F80053"/>
    <w:rsid w:val="00F80193"/>
    <w:rsid w:val="00F80394"/>
    <w:rsid w:val="00F80472"/>
    <w:rsid w:val="00F8049B"/>
    <w:rsid w:val="00F808F0"/>
    <w:rsid w:val="00F8094B"/>
    <w:rsid w:val="00F80B3B"/>
    <w:rsid w:val="00F80CC0"/>
    <w:rsid w:val="00F81112"/>
    <w:rsid w:val="00F8170F"/>
    <w:rsid w:val="00F8183C"/>
    <w:rsid w:val="00F81C5E"/>
    <w:rsid w:val="00F81F2A"/>
    <w:rsid w:val="00F82702"/>
    <w:rsid w:val="00F82B67"/>
    <w:rsid w:val="00F83363"/>
    <w:rsid w:val="00F84677"/>
    <w:rsid w:val="00F84A62"/>
    <w:rsid w:val="00F84ECE"/>
    <w:rsid w:val="00F8507F"/>
    <w:rsid w:val="00F85AA9"/>
    <w:rsid w:val="00F85D69"/>
    <w:rsid w:val="00F8796E"/>
    <w:rsid w:val="00F9006A"/>
    <w:rsid w:val="00F9048F"/>
    <w:rsid w:val="00F9056C"/>
    <w:rsid w:val="00F9098F"/>
    <w:rsid w:val="00F91154"/>
    <w:rsid w:val="00F91453"/>
    <w:rsid w:val="00F91465"/>
    <w:rsid w:val="00F915E9"/>
    <w:rsid w:val="00F92115"/>
    <w:rsid w:val="00F9226B"/>
    <w:rsid w:val="00F9250F"/>
    <w:rsid w:val="00F92A62"/>
    <w:rsid w:val="00F9306D"/>
    <w:rsid w:val="00F930FB"/>
    <w:rsid w:val="00F932E1"/>
    <w:rsid w:val="00F934DA"/>
    <w:rsid w:val="00F9386F"/>
    <w:rsid w:val="00F94C47"/>
    <w:rsid w:val="00F94DDB"/>
    <w:rsid w:val="00F955F0"/>
    <w:rsid w:val="00F95BCA"/>
    <w:rsid w:val="00F95CF0"/>
    <w:rsid w:val="00F95EAF"/>
    <w:rsid w:val="00F96439"/>
    <w:rsid w:val="00F964A4"/>
    <w:rsid w:val="00F9728F"/>
    <w:rsid w:val="00F97995"/>
    <w:rsid w:val="00F97F15"/>
    <w:rsid w:val="00FA0DA2"/>
    <w:rsid w:val="00FA1B49"/>
    <w:rsid w:val="00FA2108"/>
    <w:rsid w:val="00FA244B"/>
    <w:rsid w:val="00FA283A"/>
    <w:rsid w:val="00FA2CB2"/>
    <w:rsid w:val="00FA3211"/>
    <w:rsid w:val="00FA354D"/>
    <w:rsid w:val="00FA36CE"/>
    <w:rsid w:val="00FA62E6"/>
    <w:rsid w:val="00FA6D11"/>
    <w:rsid w:val="00FA6E5E"/>
    <w:rsid w:val="00FA7052"/>
    <w:rsid w:val="00FA72E7"/>
    <w:rsid w:val="00FA7620"/>
    <w:rsid w:val="00FA78FA"/>
    <w:rsid w:val="00FB0B6D"/>
    <w:rsid w:val="00FB0B8B"/>
    <w:rsid w:val="00FB0E41"/>
    <w:rsid w:val="00FB1473"/>
    <w:rsid w:val="00FB1546"/>
    <w:rsid w:val="00FB1A8C"/>
    <w:rsid w:val="00FB21A9"/>
    <w:rsid w:val="00FB232D"/>
    <w:rsid w:val="00FB24AA"/>
    <w:rsid w:val="00FB2D94"/>
    <w:rsid w:val="00FB308C"/>
    <w:rsid w:val="00FB32FC"/>
    <w:rsid w:val="00FB352C"/>
    <w:rsid w:val="00FB37E4"/>
    <w:rsid w:val="00FB3818"/>
    <w:rsid w:val="00FB3EE3"/>
    <w:rsid w:val="00FB43D3"/>
    <w:rsid w:val="00FB4549"/>
    <w:rsid w:val="00FB46E5"/>
    <w:rsid w:val="00FB473A"/>
    <w:rsid w:val="00FB49FD"/>
    <w:rsid w:val="00FB4E04"/>
    <w:rsid w:val="00FB5412"/>
    <w:rsid w:val="00FB69B1"/>
    <w:rsid w:val="00FB718A"/>
    <w:rsid w:val="00FB72CD"/>
    <w:rsid w:val="00FC00DD"/>
    <w:rsid w:val="00FC01A9"/>
    <w:rsid w:val="00FC01D6"/>
    <w:rsid w:val="00FC05F6"/>
    <w:rsid w:val="00FC0934"/>
    <w:rsid w:val="00FC10B7"/>
    <w:rsid w:val="00FC139D"/>
    <w:rsid w:val="00FC1A94"/>
    <w:rsid w:val="00FC1C36"/>
    <w:rsid w:val="00FC23E7"/>
    <w:rsid w:val="00FC29A5"/>
    <w:rsid w:val="00FC2A0F"/>
    <w:rsid w:val="00FC2C6D"/>
    <w:rsid w:val="00FC2D88"/>
    <w:rsid w:val="00FC2ED5"/>
    <w:rsid w:val="00FC32EC"/>
    <w:rsid w:val="00FC3342"/>
    <w:rsid w:val="00FC3D89"/>
    <w:rsid w:val="00FC3DDA"/>
    <w:rsid w:val="00FC4260"/>
    <w:rsid w:val="00FC43DE"/>
    <w:rsid w:val="00FC48B8"/>
    <w:rsid w:val="00FC4D40"/>
    <w:rsid w:val="00FC5314"/>
    <w:rsid w:val="00FC5589"/>
    <w:rsid w:val="00FC5DD5"/>
    <w:rsid w:val="00FC5E7B"/>
    <w:rsid w:val="00FC6139"/>
    <w:rsid w:val="00FC6D4D"/>
    <w:rsid w:val="00FC6E36"/>
    <w:rsid w:val="00FC6EA3"/>
    <w:rsid w:val="00FC7EFC"/>
    <w:rsid w:val="00FD0146"/>
    <w:rsid w:val="00FD03A0"/>
    <w:rsid w:val="00FD0E1A"/>
    <w:rsid w:val="00FD1452"/>
    <w:rsid w:val="00FD193A"/>
    <w:rsid w:val="00FD1AC2"/>
    <w:rsid w:val="00FD1AF9"/>
    <w:rsid w:val="00FD2139"/>
    <w:rsid w:val="00FD28C7"/>
    <w:rsid w:val="00FD2BA5"/>
    <w:rsid w:val="00FD2CE9"/>
    <w:rsid w:val="00FD34BA"/>
    <w:rsid w:val="00FD42C3"/>
    <w:rsid w:val="00FD43A2"/>
    <w:rsid w:val="00FD45B5"/>
    <w:rsid w:val="00FD46F4"/>
    <w:rsid w:val="00FD4884"/>
    <w:rsid w:val="00FD5075"/>
    <w:rsid w:val="00FD565A"/>
    <w:rsid w:val="00FD58F9"/>
    <w:rsid w:val="00FD5CF8"/>
    <w:rsid w:val="00FD6B59"/>
    <w:rsid w:val="00FD6C27"/>
    <w:rsid w:val="00FD78D4"/>
    <w:rsid w:val="00FE0685"/>
    <w:rsid w:val="00FE12D4"/>
    <w:rsid w:val="00FE17D5"/>
    <w:rsid w:val="00FE1B9A"/>
    <w:rsid w:val="00FE1C1B"/>
    <w:rsid w:val="00FE27AE"/>
    <w:rsid w:val="00FE2B4D"/>
    <w:rsid w:val="00FE2B74"/>
    <w:rsid w:val="00FE2CD1"/>
    <w:rsid w:val="00FE46C6"/>
    <w:rsid w:val="00FE4752"/>
    <w:rsid w:val="00FE4C33"/>
    <w:rsid w:val="00FE4D28"/>
    <w:rsid w:val="00FE5382"/>
    <w:rsid w:val="00FE596C"/>
    <w:rsid w:val="00FE5FE9"/>
    <w:rsid w:val="00FE6CD1"/>
    <w:rsid w:val="00FE7CE0"/>
    <w:rsid w:val="00FF02DB"/>
    <w:rsid w:val="00FF0BF9"/>
    <w:rsid w:val="00FF1338"/>
    <w:rsid w:val="00FF1DF8"/>
    <w:rsid w:val="00FF1F15"/>
    <w:rsid w:val="00FF21CC"/>
    <w:rsid w:val="00FF280C"/>
    <w:rsid w:val="00FF2CDA"/>
    <w:rsid w:val="00FF2DCA"/>
    <w:rsid w:val="00FF2E9E"/>
    <w:rsid w:val="00FF312B"/>
    <w:rsid w:val="00FF3216"/>
    <w:rsid w:val="00FF3303"/>
    <w:rsid w:val="00FF3393"/>
    <w:rsid w:val="00FF33DE"/>
    <w:rsid w:val="00FF344B"/>
    <w:rsid w:val="00FF36DA"/>
    <w:rsid w:val="00FF3B66"/>
    <w:rsid w:val="00FF3F0E"/>
    <w:rsid w:val="00FF3FAA"/>
    <w:rsid w:val="00FF3FAD"/>
    <w:rsid w:val="00FF4483"/>
    <w:rsid w:val="00FF48EE"/>
    <w:rsid w:val="00FF4EE9"/>
    <w:rsid w:val="00FF5E51"/>
    <w:rsid w:val="00FF6371"/>
    <w:rsid w:val="00FF657D"/>
    <w:rsid w:val="00FF677E"/>
    <w:rsid w:val="00FF6DCC"/>
    <w:rsid w:val="00FF775E"/>
    <w:rsid w:val="00FF7DF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517FD525-F411-4C19-8EC5-9DE84FA9EA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480" w:lineRule="auto"/>
        <w:ind w:left="1134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F7456"/>
  </w:style>
  <w:style w:type="paragraph" w:styleId="Heading1">
    <w:name w:val="heading 1"/>
    <w:basedOn w:val="Normal"/>
    <w:next w:val="Normal"/>
    <w:link w:val="Heading1Char"/>
    <w:uiPriority w:val="9"/>
    <w:qFormat/>
    <w:rsid w:val="003819E0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382E"/>
    <w:pPr>
      <w:keepNext/>
      <w:keepLines/>
      <w:numPr>
        <w:numId w:val="1"/>
      </w:numPr>
      <w:spacing w:after="0"/>
      <w:ind w:left="357" w:hanging="357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7537"/>
    <w:pPr>
      <w:keepNext/>
      <w:keepLines/>
      <w:numPr>
        <w:numId w:val="3"/>
      </w:numPr>
      <w:spacing w:after="0"/>
      <w:ind w:left="714" w:hanging="357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07DA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535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35A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97687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819E0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3382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27537"/>
    <w:rPr>
      <w:rFonts w:ascii="Times New Roman" w:eastAsiaTheme="majorEastAsia" w:hAnsi="Times New Roman" w:cstheme="majorBidi"/>
      <w:b/>
      <w:b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870E9C"/>
    <w:pPr>
      <w:spacing w:before="480" w:line="276" w:lineRule="auto"/>
      <w:ind w:left="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870E9C"/>
    <w:pPr>
      <w:spacing w:after="100"/>
      <w:ind w:left="0"/>
    </w:pPr>
  </w:style>
  <w:style w:type="paragraph" w:styleId="TOC2">
    <w:name w:val="toc 2"/>
    <w:basedOn w:val="Normal"/>
    <w:next w:val="Normal"/>
    <w:autoRedefine/>
    <w:uiPriority w:val="39"/>
    <w:unhideWhenUsed/>
    <w:rsid w:val="00BF74AF"/>
    <w:pPr>
      <w:tabs>
        <w:tab w:val="left" w:pos="546"/>
        <w:tab w:val="right" w:leader="dot" w:pos="8778"/>
      </w:tabs>
      <w:spacing w:after="0"/>
      <w:ind w:left="220"/>
      <w:jc w:val="center"/>
    </w:pPr>
    <w:rPr>
      <w:rFonts w:ascii="Times New Roman" w:hAnsi="Times New Roman" w:cs="Times New Roman"/>
      <w:b/>
      <w:noProof/>
      <w:sz w:val="24"/>
      <w:szCs w:val="24"/>
      <w:lang w:val="en-ID"/>
    </w:rPr>
  </w:style>
  <w:style w:type="paragraph" w:styleId="TOC3">
    <w:name w:val="toc 3"/>
    <w:basedOn w:val="Normal"/>
    <w:next w:val="Normal"/>
    <w:autoRedefine/>
    <w:uiPriority w:val="39"/>
    <w:unhideWhenUsed/>
    <w:rsid w:val="00870E9C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870E9C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0E9C"/>
  </w:style>
  <w:style w:type="paragraph" w:styleId="Footer">
    <w:name w:val="footer"/>
    <w:basedOn w:val="Normal"/>
    <w:link w:val="Foot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0E9C"/>
  </w:style>
  <w:style w:type="paragraph" w:styleId="HTMLPreformatted">
    <w:name w:val="HTML Preformatted"/>
    <w:basedOn w:val="Normal"/>
    <w:link w:val="HTMLPreformattedChar"/>
    <w:uiPriority w:val="99"/>
    <w:unhideWhenUsed/>
    <w:rsid w:val="00AD5874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D5874"/>
    <w:rPr>
      <w:rFonts w:ascii="Consolas" w:hAnsi="Consolas" w:cs="Consolas"/>
      <w:sz w:val="20"/>
      <w:szCs w:val="20"/>
    </w:rPr>
  </w:style>
  <w:style w:type="paragraph" w:customStyle="1" w:styleId="Numbering">
    <w:name w:val="Numbering"/>
    <w:basedOn w:val="ListParagraph"/>
    <w:autoRedefine/>
    <w:qFormat/>
    <w:rsid w:val="00EB2161"/>
    <w:pPr>
      <w:numPr>
        <w:numId w:val="7"/>
      </w:numPr>
      <w:spacing w:after="160" w:line="259" w:lineRule="auto"/>
    </w:pPr>
    <w:rPr>
      <w:rFonts w:ascii="Times New Roman" w:hAnsi="Times New Roman" w:cs="Times New Roman"/>
      <w:sz w:val="24"/>
      <w:szCs w:val="24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22DC2"/>
  </w:style>
  <w:style w:type="table" w:styleId="TableGrid">
    <w:name w:val="Table Grid"/>
    <w:basedOn w:val="TableNormal"/>
    <w:uiPriority w:val="39"/>
    <w:rsid w:val="005442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E35D3F"/>
    <w:rPr>
      <w:color w:val="954F72"/>
      <w:u w:val="single"/>
    </w:rPr>
  </w:style>
  <w:style w:type="paragraph" w:customStyle="1" w:styleId="msonormal0">
    <w:name w:val="msonormal"/>
    <w:basedOn w:val="Normal"/>
    <w:rsid w:val="00E35D3F"/>
    <w:pPr>
      <w:spacing w:before="100" w:beforeAutospacing="1" w:after="100" w:afterAutospacing="1" w:line="240" w:lineRule="auto"/>
      <w:ind w:left="0"/>
      <w:jc w:val="left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65">
    <w:name w:val="xl65"/>
    <w:basedOn w:val="Normal"/>
    <w:rsid w:val="00E35D3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66">
    <w:name w:val="xl66"/>
    <w:basedOn w:val="Normal"/>
    <w:rsid w:val="00E35D3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67">
    <w:name w:val="xl67"/>
    <w:basedOn w:val="Normal"/>
    <w:rsid w:val="00E35D3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68">
    <w:name w:val="xl68"/>
    <w:basedOn w:val="Normal"/>
    <w:rsid w:val="00E35D3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paragraph" w:customStyle="1" w:styleId="xl69">
    <w:name w:val="xl69"/>
    <w:basedOn w:val="Normal"/>
    <w:rsid w:val="00E35D3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paragraph" w:customStyle="1" w:styleId="xl70">
    <w:name w:val="xl70"/>
    <w:basedOn w:val="Normal"/>
    <w:rsid w:val="00E35D3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paragraph" w:customStyle="1" w:styleId="xl71">
    <w:name w:val="xl71"/>
    <w:basedOn w:val="Normal"/>
    <w:rsid w:val="00E35D3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72">
    <w:name w:val="xl72"/>
    <w:basedOn w:val="Normal"/>
    <w:rsid w:val="00E35D3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73">
    <w:name w:val="xl73"/>
    <w:basedOn w:val="Normal"/>
    <w:rsid w:val="00E35D3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74">
    <w:name w:val="xl74"/>
    <w:basedOn w:val="Normal"/>
    <w:rsid w:val="00E35D3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63">
    <w:name w:val="xl63"/>
    <w:basedOn w:val="Normal"/>
    <w:rsid w:val="009F12B4"/>
    <w:pP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64">
    <w:name w:val="xl64"/>
    <w:basedOn w:val="Normal"/>
    <w:rsid w:val="009F12B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A07DA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NoSpacing">
    <w:name w:val="No Spacing"/>
    <w:uiPriority w:val="1"/>
    <w:qFormat/>
    <w:rsid w:val="00DF58BA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C02071"/>
    <w:rPr>
      <w:color w:val="808080"/>
    </w:rPr>
  </w:style>
  <w:style w:type="paragraph" w:customStyle="1" w:styleId="Default">
    <w:name w:val="Default"/>
    <w:rsid w:val="00915E25"/>
    <w:pPr>
      <w:autoSpaceDE w:val="0"/>
      <w:autoSpaceDN w:val="0"/>
      <w:adjustRightInd w:val="0"/>
      <w:spacing w:after="0" w:line="240" w:lineRule="auto"/>
      <w:ind w:left="0"/>
      <w:jc w:val="left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1D6199"/>
    <w:rPr>
      <w:color w:val="808080"/>
      <w:shd w:val="clear" w:color="auto" w:fill="E6E6E6"/>
    </w:rPr>
  </w:style>
  <w:style w:type="character" w:customStyle="1" w:styleId="a">
    <w:name w:val="a"/>
    <w:basedOn w:val="DefaultParagraphFont"/>
    <w:rsid w:val="00C33775"/>
  </w:style>
  <w:style w:type="character" w:customStyle="1" w:styleId="l6">
    <w:name w:val="l6"/>
    <w:basedOn w:val="DefaultParagraphFont"/>
    <w:rsid w:val="00C33775"/>
  </w:style>
  <w:style w:type="character" w:customStyle="1" w:styleId="l7">
    <w:name w:val="l7"/>
    <w:basedOn w:val="DefaultParagraphFont"/>
    <w:rsid w:val="00C33775"/>
  </w:style>
  <w:style w:type="character" w:customStyle="1" w:styleId="l9">
    <w:name w:val="l9"/>
    <w:basedOn w:val="DefaultParagraphFont"/>
    <w:rsid w:val="00E1585A"/>
  </w:style>
  <w:style w:type="character" w:customStyle="1" w:styleId="l11">
    <w:name w:val="l11"/>
    <w:basedOn w:val="DefaultParagraphFont"/>
    <w:rsid w:val="00E1585A"/>
  </w:style>
  <w:style w:type="character" w:customStyle="1" w:styleId="l">
    <w:name w:val="l"/>
    <w:basedOn w:val="DefaultParagraphFont"/>
    <w:rsid w:val="00E1585A"/>
  </w:style>
  <w:style w:type="character" w:customStyle="1" w:styleId="l10">
    <w:name w:val="l10"/>
    <w:basedOn w:val="DefaultParagraphFont"/>
    <w:rsid w:val="00E1585A"/>
  </w:style>
  <w:style w:type="character" w:customStyle="1" w:styleId="l8">
    <w:name w:val="l8"/>
    <w:basedOn w:val="DefaultParagraphFont"/>
    <w:rsid w:val="00E1585A"/>
  </w:style>
  <w:style w:type="character" w:customStyle="1" w:styleId="l12">
    <w:name w:val="l12"/>
    <w:basedOn w:val="DefaultParagraphFont"/>
    <w:rsid w:val="00E1585A"/>
  </w:style>
  <w:style w:type="character" w:customStyle="1" w:styleId="ff7">
    <w:name w:val="ff7"/>
    <w:basedOn w:val="DefaultParagraphFont"/>
    <w:rsid w:val="00E1585A"/>
  </w:style>
  <w:style w:type="character" w:customStyle="1" w:styleId="a0">
    <w:name w:val="_"/>
    <w:basedOn w:val="DefaultParagraphFont"/>
    <w:rsid w:val="00E1585A"/>
  </w:style>
  <w:style w:type="character" w:styleId="Emphasis">
    <w:name w:val="Emphasis"/>
    <w:basedOn w:val="DefaultParagraphFont"/>
    <w:uiPriority w:val="20"/>
    <w:qFormat/>
    <w:rsid w:val="00E1585A"/>
    <w:rPr>
      <w:i/>
      <w:iCs/>
    </w:rPr>
  </w:style>
  <w:style w:type="character" w:customStyle="1" w:styleId="apple-style-span">
    <w:name w:val="apple-style-span"/>
    <w:basedOn w:val="DefaultParagraphFont"/>
    <w:rsid w:val="00E1585A"/>
  </w:style>
  <w:style w:type="character" w:customStyle="1" w:styleId="ff1">
    <w:name w:val="ff1"/>
    <w:basedOn w:val="DefaultParagraphFont"/>
    <w:rsid w:val="00E1585A"/>
  </w:style>
  <w:style w:type="character" w:customStyle="1" w:styleId="ws1">
    <w:name w:val="ws1"/>
    <w:basedOn w:val="DefaultParagraphFont"/>
    <w:rsid w:val="00E1585A"/>
  </w:style>
  <w:style w:type="character" w:customStyle="1" w:styleId="ft1p13">
    <w:name w:val="ft1p13"/>
    <w:basedOn w:val="DefaultParagraphFont"/>
    <w:rsid w:val="00E1585A"/>
  </w:style>
  <w:style w:type="character" w:styleId="Strong">
    <w:name w:val="Strong"/>
    <w:basedOn w:val="DefaultParagraphFont"/>
    <w:uiPriority w:val="22"/>
    <w:qFormat/>
    <w:rsid w:val="00E1585A"/>
    <w:rPr>
      <w:b/>
      <w:bCs/>
    </w:rPr>
  </w:style>
  <w:style w:type="paragraph" w:customStyle="1" w:styleId="xl75">
    <w:name w:val="xl75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2CC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76">
    <w:name w:val="xl76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2CC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77">
    <w:name w:val="xl77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2CC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78">
    <w:name w:val="xl78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79">
    <w:name w:val="xl79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80">
    <w:name w:val="xl80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81">
    <w:name w:val="xl81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D966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82">
    <w:name w:val="xl82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D966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83">
    <w:name w:val="xl83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D966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84">
    <w:name w:val="xl84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8CBAD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85">
    <w:name w:val="xl85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8CBAD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86">
    <w:name w:val="xl86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8CBAD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87">
    <w:name w:val="xl87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8CBAD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88">
    <w:name w:val="xl88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C000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paragraph" w:customStyle="1" w:styleId="xl89">
    <w:name w:val="xl89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2CC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paragraph" w:customStyle="1" w:styleId="xl90">
    <w:name w:val="xl90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paragraph" w:customStyle="1" w:styleId="xl91">
    <w:name w:val="xl91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D966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paragraph" w:customStyle="1" w:styleId="xl92">
    <w:name w:val="xl92"/>
    <w:basedOn w:val="Normal"/>
    <w:rsid w:val="009239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8CBAD"/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13EF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13EF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13EFC"/>
    <w:rPr>
      <w:vertAlign w:val="superscript"/>
    </w:rPr>
  </w:style>
  <w:style w:type="paragraph" w:styleId="TOC4">
    <w:name w:val="toc 4"/>
    <w:basedOn w:val="Normal"/>
    <w:next w:val="Normal"/>
    <w:autoRedefine/>
    <w:uiPriority w:val="39"/>
    <w:unhideWhenUsed/>
    <w:rsid w:val="00125C91"/>
    <w:pPr>
      <w:spacing w:after="100" w:line="259" w:lineRule="auto"/>
      <w:ind w:left="660"/>
      <w:jc w:val="left"/>
    </w:pPr>
    <w:rPr>
      <w:lang w:eastAsia="en-US"/>
    </w:rPr>
  </w:style>
  <w:style w:type="paragraph" w:styleId="TOC5">
    <w:name w:val="toc 5"/>
    <w:basedOn w:val="Normal"/>
    <w:next w:val="Normal"/>
    <w:autoRedefine/>
    <w:uiPriority w:val="39"/>
    <w:unhideWhenUsed/>
    <w:rsid w:val="00125C91"/>
    <w:pPr>
      <w:spacing w:after="100" w:line="259" w:lineRule="auto"/>
      <w:ind w:left="880"/>
      <w:jc w:val="left"/>
    </w:pPr>
    <w:rPr>
      <w:lang w:eastAsia="en-US"/>
    </w:rPr>
  </w:style>
  <w:style w:type="paragraph" w:styleId="TOC6">
    <w:name w:val="toc 6"/>
    <w:basedOn w:val="Normal"/>
    <w:next w:val="Normal"/>
    <w:autoRedefine/>
    <w:uiPriority w:val="39"/>
    <w:unhideWhenUsed/>
    <w:rsid w:val="00125C91"/>
    <w:pPr>
      <w:spacing w:after="100" w:line="259" w:lineRule="auto"/>
      <w:ind w:left="1100"/>
      <w:jc w:val="left"/>
    </w:pPr>
    <w:rPr>
      <w:lang w:eastAsia="en-US"/>
    </w:rPr>
  </w:style>
  <w:style w:type="paragraph" w:styleId="TOC7">
    <w:name w:val="toc 7"/>
    <w:basedOn w:val="Normal"/>
    <w:next w:val="Normal"/>
    <w:autoRedefine/>
    <w:uiPriority w:val="39"/>
    <w:unhideWhenUsed/>
    <w:rsid w:val="00125C91"/>
    <w:pPr>
      <w:spacing w:after="100" w:line="259" w:lineRule="auto"/>
      <w:ind w:left="1320"/>
      <w:jc w:val="left"/>
    </w:pPr>
    <w:rPr>
      <w:lang w:eastAsia="en-US"/>
    </w:rPr>
  </w:style>
  <w:style w:type="paragraph" w:styleId="TOC8">
    <w:name w:val="toc 8"/>
    <w:basedOn w:val="Normal"/>
    <w:next w:val="Normal"/>
    <w:autoRedefine/>
    <w:uiPriority w:val="39"/>
    <w:unhideWhenUsed/>
    <w:rsid w:val="00125C91"/>
    <w:pPr>
      <w:spacing w:after="100" w:line="259" w:lineRule="auto"/>
      <w:ind w:left="1540"/>
      <w:jc w:val="left"/>
    </w:pPr>
    <w:rPr>
      <w:lang w:eastAsia="en-US"/>
    </w:rPr>
  </w:style>
  <w:style w:type="paragraph" w:styleId="TOC9">
    <w:name w:val="toc 9"/>
    <w:basedOn w:val="Normal"/>
    <w:next w:val="Normal"/>
    <w:autoRedefine/>
    <w:uiPriority w:val="39"/>
    <w:unhideWhenUsed/>
    <w:rsid w:val="00125C91"/>
    <w:pPr>
      <w:spacing w:after="100" w:line="259" w:lineRule="auto"/>
      <w:ind w:left="1760"/>
      <w:jc w:val="left"/>
    </w:pPr>
    <w:rPr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02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3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1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0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8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91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7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1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04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872981">
          <w:marLeft w:val="-45"/>
          <w:marRight w:val="0"/>
          <w:marTop w:val="0"/>
          <w:marBottom w:val="0"/>
          <w:divBdr>
            <w:top w:val="single" w:sz="6" w:space="0" w:color="FFFFFF"/>
            <w:left w:val="single" w:sz="6" w:space="0" w:color="FFFFFF"/>
            <w:bottom w:val="single" w:sz="6" w:space="0" w:color="FFFFFF"/>
            <w:right w:val="single" w:sz="6" w:space="0" w:color="FFFFFF"/>
          </w:divBdr>
        </w:div>
        <w:div w:id="304627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44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8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40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85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69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3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63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04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57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40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2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72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89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65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22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67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863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7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5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2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7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12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3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03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10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25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55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22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46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9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65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6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26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06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05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157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43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8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232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714723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0916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0709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29107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87794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664408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425473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20025377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12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5796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93853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86975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243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59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975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847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314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454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3741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74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75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80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4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6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99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76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6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272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24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04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01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19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757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90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443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333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34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375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3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5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92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6A1A8B-6BE7-4184-ADD6-4623F2F276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640</Words>
  <Characters>9348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yas</dc:creator>
  <cp:lastModifiedBy>Novira Veronica</cp:lastModifiedBy>
  <cp:revision>2</cp:revision>
  <cp:lastPrinted>2019-04-24T18:48:00Z</cp:lastPrinted>
  <dcterms:created xsi:type="dcterms:W3CDTF">2019-04-29T15:34:00Z</dcterms:created>
  <dcterms:modified xsi:type="dcterms:W3CDTF">2019-04-29T15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3edf6b8-175a-345a-87c6-ddad59794d0a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